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C7B29" w:rsidRPr="000A69B3" w:rsidRDefault="005C7B29" w:rsidP="000A69B3">
      <w:pPr>
        <w:spacing w:after="0" w:line="240" w:lineRule="auto"/>
        <w:rPr>
          <w:rFonts w:ascii="Times New Roman" w:hAnsi="Times New Roman" w:cs="Times New Roman"/>
          <w:b/>
          <w:szCs w:val="24"/>
        </w:rPr>
      </w:pPr>
      <w:bookmarkStart w:id="0" w:name="_GoBack"/>
      <w:bookmarkEnd w:id="0"/>
      <w:r w:rsidRPr="000A69B3">
        <w:rPr>
          <w:rFonts w:ascii="Times New Roman" w:hAnsi="Times New Roman" w:cs="Times New Roman"/>
          <w:b/>
          <w:szCs w:val="24"/>
        </w:rPr>
        <w:t>PENDAHULUAN</w:t>
      </w:r>
    </w:p>
    <w:p w:rsidR="00497349" w:rsidRPr="000A69B3" w:rsidRDefault="00497349" w:rsidP="000A69B3">
      <w:pPr>
        <w:spacing w:line="240" w:lineRule="auto"/>
        <w:ind w:firstLine="720"/>
        <w:jc w:val="both"/>
        <w:rPr>
          <w:rFonts w:ascii="Times New Roman" w:hAnsi="Times New Roman" w:cs="Times New Roman"/>
        </w:rPr>
      </w:pPr>
      <w:r w:rsidRPr="000A69B3">
        <w:rPr>
          <w:rFonts w:ascii="Times New Roman" w:hAnsi="Times New Roman" w:cs="Times New Roman"/>
        </w:rPr>
        <w:t xml:space="preserve">Pada </w:t>
      </w:r>
      <w:r w:rsidR="00F755C4" w:rsidRPr="000A69B3">
        <w:rPr>
          <w:rFonts w:ascii="Times New Roman" w:hAnsi="Times New Roman" w:cs="Times New Roman"/>
          <w:lang w:val="en-US"/>
        </w:rPr>
        <w:t xml:space="preserve">bulan </w:t>
      </w:r>
      <w:r w:rsidR="00F755C4" w:rsidRPr="000A69B3">
        <w:rPr>
          <w:rFonts w:ascii="Times New Roman" w:hAnsi="Times New Roman" w:cs="Times New Roman"/>
        </w:rPr>
        <w:t>D</w:t>
      </w:r>
      <w:r w:rsidR="00DD0327" w:rsidRPr="000A69B3">
        <w:rPr>
          <w:rFonts w:ascii="Times New Roman" w:hAnsi="Times New Roman" w:cs="Times New Roman"/>
          <w:lang w:val="en-US"/>
        </w:rPr>
        <w:t>esember</w:t>
      </w:r>
      <w:r w:rsidRPr="000A69B3">
        <w:rPr>
          <w:rFonts w:ascii="Times New Roman" w:hAnsi="Times New Roman" w:cs="Times New Roman"/>
        </w:rPr>
        <w:t xml:space="preserve"> 1975 Sulawesi-Selatan telah memasuki </w:t>
      </w:r>
      <w:r w:rsidR="00DD0327" w:rsidRPr="000A69B3">
        <w:rPr>
          <w:rFonts w:ascii="Times New Roman" w:hAnsi="Times New Roman" w:cs="Times New Roman"/>
          <w:lang w:val="en-US"/>
        </w:rPr>
        <w:t xml:space="preserve">puncak </w:t>
      </w:r>
      <w:r w:rsidRPr="000A69B3">
        <w:rPr>
          <w:rFonts w:ascii="Times New Roman" w:hAnsi="Times New Roman" w:cs="Times New Roman"/>
        </w:rPr>
        <w:t xml:space="preserve">musim hujan. Khususnya kota </w:t>
      </w:r>
      <w:r w:rsidR="00A439AA" w:rsidRPr="000A69B3">
        <w:rPr>
          <w:rFonts w:ascii="Times New Roman" w:hAnsi="Times New Roman" w:cs="Times New Roman"/>
        </w:rPr>
        <w:t>Ujung Pandang (</w:t>
      </w:r>
      <w:r w:rsidRPr="000A69B3">
        <w:rPr>
          <w:rFonts w:ascii="Times New Roman" w:hAnsi="Times New Roman" w:cs="Times New Roman"/>
        </w:rPr>
        <w:t>Makassar</w:t>
      </w:r>
      <w:r w:rsidR="00A439AA" w:rsidRPr="000A69B3">
        <w:rPr>
          <w:rFonts w:ascii="Times New Roman" w:hAnsi="Times New Roman" w:cs="Times New Roman"/>
        </w:rPr>
        <w:t>)</w:t>
      </w:r>
      <w:r w:rsidRPr="000A69B3">
        <w:rPr>
          <w:rFonts w:ascii="Times New Roman" w:hAnsi="Times New Roman" w:cs="Times New Roman"/>
        </w:rPr>
        <w:t>, dan daerah tingkat II Kabupaten Gowa telah merasakan hujan yang berkepanjangan. Akibatnya dua daerah ini menjadi sasaran banjir besar.  Musim hujan yang berkepanjanga</w:t>
      </w:r>
      <w:r w:rsidR="00AD1691" w:rsidRPr="000A69B3">
        <w:rPr>
          <w:rFonts w:ascii="Times New Roman" w:hAnsi="Times New Roman" w:cs="Times New Roman"/>
        </w:rPr>
        <w:t xml:space="preserve">n tersebut berlanjut hingga bulan Januari </w:t>
      </w:r>
      <w:r w:rsidRPr="000A69B3">
        <w:rPr>
          <w:rFonts w:ascii="Times New Roman" w:hAnsi="Times New Roman" w:cs="Times New Roman"/>
        </w:rPr>
        <w:t>1976. Ada beberapa penyebab banjir tersebut, yang pertama meluapnya jaringan sungai Je’ne Berang, dan kedua; hujan lebat yang tidak sanggup diserap oleh tanah. (In Memoriam Tjambolang 1980)</w:t>
      </w:r>
    </w:p>
    <w:p w:rsidR="00497349" w:rsidRPr="000A69B3" w:rsidRDefault="00AD1691" w:rsidP="000A69B3">
      <w:pPr>
        <w:spacing w:line="240" w:lineRule="auto"/>
        <w:ind w:firstLine="720"/>
        <w:jc w:val="both"/>
        <w:rPr>
          <w:rFonts w:ascii="Times New Roman" w:hAnsi="Times New Roman" w:cs="Times New Roman"/>
        </w:rPr>
      </w:pPr>
      <w:r w:rsidRPr="000A69B3">
        <w:rPr>
          <w:rFonts w:ascii="Times New Roman" w:hAnsi="Times New Roman" w:cs="Times New Roman"/>
        </w:rPr>
        <w:t xml:space="preserve">Untuk </w:t>
      </w:r>
      <w:r w:rsidR="00466F38" w:rsidRPr="000A69B3">
        <w:rPr>
          <w:rFonts w:ascii="Times New Roman" w:hAnsi="Times New Roman" w:cs="Times New Roman"/>
        </w:rPr>
        <w:t>merespon masalah banjir yang hampir terjadi tiap tahun</w:t>
      </w:r>
      <w:r w:rsidR="005977D8">
        <w:rPr>
          <w:rFonts w:ascii="Times New Roman" w:hAnsi="Times New Roman" w:cs="Times New Roman"/>
        </w:rPr>
        <w:t>, pemerintah</w:t>
      </w:r>
      <w:r w:rsidR="00497349" w:rsidRPr="000A69B3">
        <w:rPr>
          <w:rFonts w:ascii="Times New Roman" w:hAnsi="Times New Roman" w:cs="Times New Roman"/>
        </w:rPr>
        <w:t xml:space="preserve"> menempuh sebua</w:t>
      </w:r>
      <w:r w:rsidR="005977D8">
        <w:rPr>
          <w:rFonts w:ascii="Times New Roman" w:hAnsi="Times New Roman" w:cs="Times New Roman"/>
        </w:rPr>
        <w:t>h langkah strategis. Yakni perbaikan DI (Daerah Irigasi)</w:t>
      </w:r>
      <w:r w:rsidR="00497349" w:rsidRPr="000A69B3">
        <w:rPr>
          <w:rFonts w:ascii="Times New Roman" w:hAnsi="Times New Roman" w:cs="Times New Roman"/>
        </w:rPr>
        <w:t xml:space="preserve"> sebagai langkah mengelolah air yang melimpah saat memasuki musim hujan. Untuk merealisasikan langkah tersebut, pemerintah daerah </w:t>
      </w:r>
      <w:r w:rsidR="00466F38" w:rsidRPr="000A69B3">
        <w:rPr>
          <w:rFonts w:ascii="Times New Roman" w:hAnsi="Times New Roman" w:cs="Times New Roman"/>
        </w:rPr>
        <w:t xml:space="preserve">yakni Gubernur Sulawesi Selatan Ahmad Lamo dan Bupati Gowa K.S. Mas’ud </w:t>
      </w:r>
      <w:r w:rsidR="00497349" w:rsidRPr="000A69B3">
        <w:rPr>
          <w:rFonts w:ascii="Times New Roman" w:hAnsi="Times New Roman" w:cs="Times New Roman"/>
        </w:rPr>
        <w:t xml:space="preserve">memasukkan </w:t>
      </w:r>
      <w:r w:rsidR="00466F38" w:rsidRPr="000A69B3">
        <w:rPr>
          <w:rFonts w:ascii="Times New Roman" w:hAnsi="Times New Roman" w:cs="Times New Roman"/>
        </w:rPr>
        <w:t xml:space="preserve">rencana </w:t>
      </w:r>
      <w:r w:rsidR="00497349" w:rsidRPr="000A69B3">
        <w:rPr>
          <w:rFonts w:ascii="Times New Roman" w:hAnsi="Times New Roman" w:cs="Times New Roman"/>
        </w:rPr>
        <w:t xml:space="preserve">pembangunan ini dalam Repelita I dan II. Adapun tahap awal perencananya meliputi </w:t>
      </w:r>
      <w:r w:rsidR="00497349" w:rsidRPr="000A69B3">
        <w:rPr>
          <w:rFonts w:ascii="Times New Roman" w:hAnsi="Times New Roman" w:cs="Times New Roman"/>
          <w:i/>
        </w:rPr>
        <w:t xml:space="preserve">mainsystem </w:t>
      </w:r>
      <w:r w:rsidR="00497349" w:rsidRPr="000A69B3">
        <w:rPr>
          <w:rFonts w:ascii="Times New Roman" w:hAnsi="Times New Roman" w:cs="Times New Roman"/>
        </w:rPr>
        <w:t xml:space="preserve">dan </w:t>
      </w:r>
      <w:r w:rsidR="00497349" w:rsidRPr="000A69B3">
        <w:rPr>
          <w:rFonts w:ascii="Times New Roman" w:hAnsi="Times New Roman" w:cs="Times New Roman"/>
          <w:i/>
        </w:rPr>
        <w:t>tertiery system.</w:t>
      </w:r>
      <w:r w:rsidR="00497349" w:rsidRPr="000A69B3">
        <w:rPr>
          <w:rFonts w:ascii="Times New Roman" w:hAnsi="Times New Roman" w:cs="Times New Roman"/>
        </w:rPr>
        <w:t xml:space="preserve"> (PU Sul-Sel: 1980)</w:t>
      </w:r>
    </w:p>
    <w:p w:rsidR="00497349" w:rsidRPr="000A69B3" w:rsidRDefault="00497349" w:rsidP="000A69B3">
      <w:pPr>
        <w:spacing w:line="240" w:lineRule="auto"/>
        <w:ind w:firstLine="720"/>
        <w:jc w:val="both"/>
        <w:rPr>
          <w:rFonts w:ascii="Times New Roman" w:hAnsi="Times New Roman" w:cs="Times New Roman"/>
        </w:rPr>
      </w:pPr>
      <w:r w:rsidRPr="000A69B3">
        <w:rPr>
          <w:rFonts w:ascii="Times New Roman" w:hAnsi="Times New Roman" w:cs="Times New Roman"/>
          <w:i/>
        </w:rPr>
        <w:t xml:space="preserve">Mainsystem </w:t>
      </w:r>
      <w:r w:rsidRPr="000A69B3">
        <w:rPr>
          <w:rFonts w:ascii="Times New Roman" w:hAnsi="Times New Roman" w:cs="Times New Roman"/>
        </w:rPr>
        <w:t xml:space="preserve">dan </w:t>
      </w:r>
      <w:r w:rsidRPr="000A69B3">
        <w:rPr>
          <w:rFonts w:ascii="Times New Roman" w:hAnsi="Times New Roman" w:cs="Times New Roman"/>
          <w:i/>
        </w:rPr>
        <w:t xml:space="preserve">tertiery system </w:t>
      </w:r>
      <w:r w:rsidRPr="000A69B3">
        <w:rPr>
          <w:rFonts w:ascii="Times New Roman" w:hAnsi="Times New Roman" w:cs="Times New Roman"/>
        </w:rPr>
        <w:t>adalah sebuah upaya untuk mengoptimalkan pengaturan debit air yang besar ketika mamasuki musim hujan. Sehingga selain sebagai pengendali air saat memasuki musim hujan, juga bermanfaat bagi sekto</w:t>
      </w:r>
      <w:r w:rsidR="00B65CDB" w:rsidRPr="000A69B3">
        <w:rPr>
          <w:rFonts w:ascii="Times New Roman" w:hAnsi="Times New Roman" w:cs="Times New Roman"/>
        </w:rPr>
        <w:t>r pertanian. Proyek ini juga di</w:t>
      </w:r>
      <w:r w:rsidRPr="000A69B3">
        <w:rPr>
          <w:rFonts w:ascii="Times New Roman" w:hAnsi="Times New Roman" w:cs="Times New Roman"/>
        </w:rPr>
        <w:t>kenal dengan “</w:t>
      </w:r>
      <w:r w:rsidRPr="000A69B3">
        <w:rPr>
          <w:rFonts w:ascii="Times New Roman" w:hAnsi="Times New Roman" w:cs="Times New Roman"/>
          <w:i/>
        </w:rPr>
        <w:t>Crash Proyek</w:t>
      </w:r>
      <w:r w:rsidRPr="000A69B3">
        <w:rPr>
          <w:rFonts w:ascii="Times New Roman" w:hAnsi="Times New Roman" w:cs="Times New Roman"/>
        </w:rPr>
        <w:t xml:space="preserve">” dengan beberapa pencapaian yaitu pengaturan air sungai Jene’ Berang. </w:t>
      </w:r>
    </w:p>
    <w:p w:rsidR="00497349" w:rsidRPr="000A69B3" w:rsidRDefault="00497349" w:rsidP="000A69B3">
      <w:pPr>
        <w:spacing w:line="240" w:lineRule="auto"/>
        <w:ind w:firstLine="720"/>
        <w:jc w:val="both"/>
        <w:rPr>
          <w:rFonts w:ascii="Times New Roman" w:hAnsi="Times New Roman" w:cs="Times New Roman"/>
          <w:lang w:val="en-US"/>
        </w:rPr>
      </w:pPr>
      <w:r w:rsidRPr="000A69B3">
        <w:rPr>
          <w:rFonts w:ascii="Times New Roman" w:hAnsi="Times New Roman" w:cs="Times New Roman"/>
          <w:i/>
        </w:rPr>
        <w:t xml:space="preserve">DI </w:t>
      </w:r>
      <w:r w:rsidRPr="000A69B3">
        <w:rPr>
          <w:rFonts w:ascii="Times New Roman" w:hAnsi="Times New Roman" w:cs="Times New Roman"/>
        </w:rPr>
        <w:t>(Daerah irigasi) Jene’ Berang pada dasarnya telah dibangun pada tahun 1926 oleh pemerintah kolonial Belanda, namun kondisinya kurang terurus pada masa-masa pasca kemerdekaan</w:t>
      </w:r>
      <w:r w:rsidRPr="000A69B3">
        <w:rPr>
          <w:rFonts w:ascii="Times New Roman" w:hAnsi="Times New Roman" w:cs="Times New Roman"/>
          <w:lang w:val="en-US"/>
        </w:rPr>
        <w:t xml:space="preserve"> akibatnya bangunan ini terbengkalai</w:t>
      </w:r>
      <w:r w:rsidRPr="000A69B3">
        <w:rPr>
          <w:rFonts w:ascii="Times New Roman" w:hAnsi="Times New Roman" w:cs="Times New Roman"/>
        </w:rPr>
        <w:t xml:space="preserve">. Sehingga </w:t>
      </w:r>
      <w:r w:rsidR="00B65CDB" w:rsidRPr="000A69B3">
        <w:rPr>
          <w:rFonts w:ascii="Times New Roman" w:hAnsi="Times New Roman" w:cs="Times New Roman"/>
          <w:lang w:val="en-US"/>
        </w:rPr>
        <w:t xml:space="preserve">proyek </w:t>
      </w:r>
      <w:r w:rsidR="00B65CDB" w:rsidRPr="000A69B3">
        <w:rPr>
          <w:rFonts w:ascii="Times New Roman" w:hAnsi="Times New Roman" w:cs="Times New Roman"/>
          <w:i/>
          <w:lang w:val="en-US"/>
        </w:rPr>
        <w:t>(Crash Proyek</w:t>
      </w:r>
      <w:r w:rsidRPr="000A69B3">
        <w:rPr>
          <w:rFonts w:ascii="Times New Roman" w:hAnsi="Times New Roman" w:cs="Times New Roman"/>
          <w:i/>
          <w:lang w:val="en-US"/>
        </w:rPr>
        <w:t>)</w:t>
      </w:r>
      <w:r w:rsidRPr="000A69B3">
        <w:rPr>
          <w:rFonts w:ascii="Times New Roman" w:hAnsi="Times New Roman" w:cs="Times New Roman"/>
          <w:lang w:val="en-US"/>
        </w:rPr>
        <w:t xml:space="preserve"> tersebut</w:t>
      </w:r>
      <w:r w:rsidRPr="000A69B3">
        <w:rPr>
          <w:rFonts w:ascii="Times New Roman" w:hAnsi="Times New Roman" w:cs="Times New Roman"/>
        </w:rPr>
        <w:t xml:space="preserve"> juga adalah usaha perbaikan jaringan irigasi,</w:t>
      </w:r>
      <w:r w:rsidR="002575A0" w:rsidRPr="000A69B3">
        <w:rPr>
          <w:rFonts w:ascii="Times New Roman" w:hAnsi="Times New Roman" w:cs="Times New Roman"/>
        </w:rPr>
        <w:t xml:space="preserve"> untuk pertanian di da</w:t>
      </w:r>
      <w:r w:rsidRPr="000A69B3">
        <w:rPr>
          <w:rFonts w:ascii="Times New Roman" w:hAnsi="Times New Roman" w:cs="Times New Roman"/>
        </w:rPr>
        <w:t>e</w:t>
      </w:r>
      <w:r w:rsidR="002575A0" w:rsidRPr="000A69B3">
        <w:rPr>
          <w:rFonts w:ascii="Times New Roman" w:hAnsi="Times New Roman" w:cs="Times New Roman"/>
        </w:rPr>
        <w:t>r</w:t>
      </w:r>
      <w:r w:rsidR="00D74A8F">
        <w:rPr>
          <w:rFonts w:ascii="Times New Roman" w:hAnsi="Times New Roman" w:cs="Times New Roman"/>
        </w:rPr>
        <w:t>ah tingkat II K</w:t>
      </w:r>
      <w:r w:rsidRPr="000A69B3">
        <w:rPr>
          <w:rFonts w:ascii="Times New Roman" w:hAnsi="Times New Roman" w:cs="Times New Roman"/>
        </w:rPr>
        <w:t>abupaten Gowa pada tahun 1980-an.</w:t>
      </w:r>
    </w:p>
    <w:p w:rsidR="00497349" w:rsidRPr="000A69B3" w:rsidRDefault="00497349" w:rsidP="000A69B3">
      <w:pPr>
        <w:spacing w:line="240" w:lineRule="auto"/>
        <w:ind w:firstLine="720"/>
        <w:jc w:val="both"/>
        <w:rPr>
          <w:rFonts w:ascii="Times New Roman" w:hAnsi="Times New Roman" w:cs="Times New Roman"/>
        </w:rPr>
      </w:pPr>
      <w:r w:rsidRPr="000A69B3">
        <w:rPr>
          <w:rFonts w:ascii="Times New Roman" w:hAnsi="Times New Roman" w:cs="Times New Roman"/>
        </w:rPr>
        <w:t>Proye</w:t>
      </w:r>
      <w:r w:rsidRPr="000A69B3">
        <w:rPr>
          <w:rFonts w:ascii="Times New Roman" w:hAnsi="Times New Roman" w:cs="Times New Roman"/>
          <w:lang w:val="en-US"/>
        </w:rPr>
        <w:t>k tersebut</w:t>
      </w:r>
      <w:r w:rsidRPr="000A69B3">
        <w:rPr>
          <w:rFonts w:ascii="Times New Roman" w:hAnsi="Times New Roman" w:cs="Times New Roman"/>
        </w:rPr>
        <w:t xml:space="preserve"> juga be</w:t>
      </w:r>
      <w:r w:rsidR="00B65CDB" w:rsidRPr="000A69B3">
        <w:rPr>
          <w:rFonts w:ascii="Times New Roman" w:hAnsi="Times New Roman" w:cs="Times New Roman"/>
        </w:rPr>
        <w:t>r</w:t>
      </w:r>
      <w:r w:rsidRPr="000A69B3">
        <w:rPr>
          <w:rFonts w:ascii="Times New Roman" w:hAnsi="Times New Roman" w:cs="Times New Roman"/>
        </w:rPr>
        <w:t xml:space="preserve">tujuan untuk perbaikan hasil pertanian. Tidak heran jika proyek ini masuk dalam </w:t>
      </w:r>
      <w:r w:rsidRPr="000A69B3">
        <w:rPr>
          <w:rFonts w:ascii="Times New Roman" w:hAnsi="Times New Roman" w:cs="Times New Roman"/>
          <w:lang w:val="en-US"/>
        </w:rPr>
        <w:t>Re</w:t>
      </w:r>
      <w:r w:rsidRPr="000A69B3">
        <w:rPr>
          <w:rFonts w:ascii="Times New Roman" w:hAnsi="Times New Roman" w:cs="Times New Roman"/>
        </w:rPr>
        <w:t>pelita I,</w:t>
      </w:r>
      <w:r w:rsidR="00D74A8F">
        <w:rPr>
          <w:rFonts w:ascii="Times New Roman" w:hAnsi="Times New Roman" w:cs="Times New Roman"/>
        </w:rPr>
        <w:t xml:space="preserve"> </w:t>
      </w:r>
      <w:r w:rsidRPr="000A69B3">
        <w:rPr>
          <w:rFonts w:ascii="Times New Roman" w:hAnsi="Times New Roman" w:cs="Times New Roman"/>
        </w:rPr>
        <w:t>dan</w:t>
      </w:r>
      <w:r w:rsidR="00D74A8F">
        <w:rPr>
          <w:rFonts w:ascii="Times New Roman" w:hAnsi="Times New Roman" w:cs="Times New Roman"/>
        </w:rPr>
        <w:t xml:space="preserve"> </w:t>
      </w:r>
      <w:r w:rsidRPr="000A69B3">
        <w:rPr>
          <w:rFonts w:ascii="Times New Roman" w:hAnsi="Times New Roman" w:cs="Times New Roman"/>
          <w:lang w:val="en-US"/>
        </w:rPr>
        <w:t>Repelita</w:t>
      </w:r>
      <w:r w:rsidRPr="000A69B3">
        <w:rPr>
          <w:rFonts w:ascii="Times New Roman" w:hAnsi="Times New Roman" w:cs="Times New Roman"/>
        </w:rPr>
        <w:t xml:space="preserve"> II dengan tujuan </w:t>
      </w:r>
      <w:r w:rsidRPr="000A69B3">
        <w:rPr>
          <w:rFonts w:ascii="Times New Roman" w:hAnsi="Times New Roman" w:cs="Times New Roman"/>
          <w:i/>
        </w:rPr>
        <w:t>Self Supporting</w:t>
      </w:r>
      <w:r w:rsidRPr="000A69B3">
        <w:rPr>
          <w:rFonts w:ascii="Times New Roman" w:hAnsi="Times New Roman" w:cs="Times New Roman"/>
        </w:rPr>
        <w:t xml:space="preserve"> bidang pangan agar mem</w:t>
      </w:r>
      <w:r w:rsidR="00B65CDB" w:rsidRPr="000A69B3">
        <w:rPr>
          <w:rFonts w:ascii="Times New Roman" w:hAnsi="Times New Roman" w:cs="Times New Roman"/>
        </w:rPr>
        <w:t>proleh predikat suase</w:t>
      </w:r>
      <w:r w:rsidRPr="000A69B3">
        <w:rPr>
          <w:rFonts w:ascii="Times New Roman" w:hAnsi="Times New Roman" w:cs="Times New Roman"/>
        </w:rPr>
        <w:t>mbada beras  pada masa pemerinta</w:t>
      </w:r>
      <w:r w:rsidRPr="000A69B3">
        <w:rPr>
          <w:rFonts w:ascii="Times New Roman" w:hAnsi="Times New Roman" w:cs="Times New Roman"/>
          <w:lang w:val="en-US"/>
        </w:rPr>
        <w:t>han</w:t>
      </w:r>
      <w:r w:rsidRPr="000A69B3">
        <w:rPr>
          <w:rFonts w:ascii="Times New Roman" w:hAnsi="Times New Roman" w:cs="Times New Roman"/>
        </w:rPr>
        <w:t xml:space="preserve"> Orde-Baru. Anggararan </w:t>
      </w:r>
      <w:r w:rsidRPr="000A69B3">
        <w:rPr>
          <w:rFonts w:ascii="Times New Roman" w:hAnsi="Times New Roman" w:cs="Times New Roman"/>
        </w:rPr>
        <w:lastRenderedPageBreak/>
        <w:t xml:space="preserve">proyek pengolahan irigasi Jene’ Berang  cukup fantastis, yaitu senilai </w:t>
      </w:r>
      <w:r w:rsidR="00C32383" w:rsidRPr="000A69B3">
        <w:rPr>
          <w:rFonts w:ascii="Times New Roman" w:hAnsi="Times New Roman" w:cs="Times New Roman"/>
          <w:lang w:val="en-US"/>
        </w:rPr>
        <w:t xml:space="preserve"> Rp. </w:t>
      </w:r>
      <w:r w:rsidR="00B65CDB" w:rsidRPr="000A69B3">
        <w:rPr>
          <w:rFonts w:ascii="Times New Roman" w:hAnsi="Times New Roman" w:cs="Times New Roman"/>
        </w:rPr>
        <w:t>698.000.000 termasuk ke</w:t>
      </w:r>
      <w:r w:rsidRPr="000A69B3">
        <w:rPr>
          <w:rFonts w:ascii="Times New Roman" w:hAnsi="Times New Roman" w:cs="Times New Roman"/>
        </w:rPr>
        <w:t xml:space="preserve">lima terbesar di Sulwesi-Selatan </w:t>
      </w:r>
      <w:r w:rsidRPr="000A69B3">
        <w:rPr>
          <w:rFonts w:ascii="Times New Roman" w:hAnsi="Times New Roman" w:cs="Times New Roman"/>
          <w:lang w:val="en-US"/>
        </w:rPr>
        <w:t xml:space="preserve">pada </w:t>
      </w:r>
      <w:r w:rsidRPr="000A69B3">
        <w:rPr>
          <w:rFonts w:ascii="Times New Roman" w:hAnsi="Times New Roman" w:cs="Times New Roman"/>
        </w:rPr>
        <w:t>tahun 1979/1980.</w:t>
      </w:r>
    </w:p>
    <w:p w:rsidR="00497349" w:rsidRPr="000A69B3" w:rsidRDefault="00497349" w:rsidP="000A69B3">
      <w:pPr>
        <w:spacing w:line="240" w:lineRule="auto"/>
        <w:ind w:firstLine="720"/>
        <w:jc w:val="both"/>
        <w:rPr>
          <w:rFonts w:ascii="Times New Roman" w:hAnsi="Times New Roman" w:cs="Times New Roman"/>
        </w:rPr>
      </w:pPr>
      <w:r w:rsidRPr="000A69B3">
        <w:rPr>
          <w:rFonts w:ascii="Times New Roman" w:hAnsi="Times New Roman" w:cs="Times New Roman"/>
        </w:rPr>
        <w:t>Memasuki periode selanjutn</w:t>
      </w:r>
      <w:r w:rsidR="003517BD" w:rsidRPr="000A69B3">
        <w:rPr>
          <w:rFonts w:ascii="Times New Roman" w:hAnsi="Times New Roman" w:cs="Times New Roman"/>
        </w:rPr>
        <w:t>ya tantangan pembangunan kota se</w:t>
      </w:r>
      <w:r w:rsidRPr="000A69B3">
        <w:rPr>
          <w:rFonts w:ascii="Times New Roman" w:hAnsi="Times New Roman" w:cs="Times New Roman"/>
        </w:rPr>
        <w:t>makin tinggi. Kota-kota di Sulawesi-selatan telah mengalami pembangunan termasuk kotamadya Ujung</w:t>
      </w:r>
      <w:r w:rsidRPr="000A69B3">
        <w:rPr>
          <w:rFonts w:ascii="Times New Roman" w:hAnsi="Times New Roman" w:cs="Times New Roman"/>
          <w:lang w:val="en-US"/>
        </w:rPr>
        <w:t>-</w:t>
      </w:r>
      <w:r w:rsidRPr="000A69B3">
        <w:rPr>
          <w:rFonts w:ascii="Times New Roman" w:hAnsi="Times New Roman" w:cs="Times New Roman"/>
        </w:rPr>
        <w:t>Pandang (kini Makassar). Salah satu kebutuhan pokok yang harus dijawab adalah ketersedian air baku. Bukan tanpa sebab karena daerah Gowa, dan Ujung Pandang, untuk memenuhi kebutuhan airnya, sangat t</w:t>
      </w:r>
      <w:r w:rsidR="007116DA" w:rsidRPr="000A69B3">
        <w:rPr>
          <w:rFonts w:ascii="Times New Roman" w:hAnsi="Times New Roman" w:cs="Times New Roman"/>
        </w:rPr>
        <w:t>ergantung pada pada musim hujan</w:t>
      </w:r>
      <w:r w:rsidRPr="000A69B3">
        <w:rPr>
          <w:rFonts w:ascii="Times New Roman" w:hAnsi="Times New Roman" w:cs="Times New Roman"/>
        </w:rPr>
        <w:t xml:space="preserve"> (Bidang Pengairan 1992: 23)</w:t>
      </w:r>
      <w:r w:rsidR="007116DA" w:rsidRPr="000A69B3">
        <w:rPr>
          <w:rFonts w:ascii="Times New Roman" w:hAnsi="Times New Roman" w:cs="Times New Roman"/>
        </w:rPr>
        <w:t>.</w:t>
      </w:r>
    </w:p>
    <w:p w:rsidR="00497349" w:rsidRPr="000A69B3" w:rsidRDefault="00497349" w:rsidP="000A69B3">
      <w:pPr>
        <w:spacing w:line="240" w:lineRule="auto"/>
        <w:ind w:firstLine="720"/>
        <w:jc w:val="both"/>
        <w:rPr>
          <w:rFonts w:ascii="Times New Roman" w:hAnsi="Times New Roman" w:cs="Times New Roman"/>
        </w:rPr>
      </w:pPr>
      <w:r w:rsidRPr="000A69B3">
        <w:rPr>
          <w:rFonts w:ascii="Times New Roman" w:hAnsi="Times New Roman" w:cs="Times New Roman"/>
        </w:rPr>
        <w:t>K</w:t>
      </w:r>
      <w:r w:rsidR="00D74A8F">
        <w:rPr>
          <w:rFonts w:ascii="Times New Roman" w:hAnsi="Times New Roman" w:cs="Times New Roman"/>
        </w:rPr>
        <w:t xml:space="preserve">ota yang giat membangun, </w:t>
      </w:r>
      <w:r w:rsidRPr="000A69B3">
        <w:rPr>
          <w:rFonts w:ascii="Times New Roman" w:hAnsi="Times New Roman" w:cs="Times New Roman"/>
        </w:rPr>
        <w:t>harus mempersiapkan sumber daya demi menunjang kesejahteraan masyarakat. Data yang dilansir oleh PU tahun 1990 menyebutkan kebutuhan air kota Uju</w:t>
      </w:r>
      <w:r w:rsidR="00B65CDB" w:rsidRPr="000A69B3">
        <w:rPr>
          <w:rFonts w:ascii="Times New Roman" w:hAnsi="Times New Roman" w:cs="Times New Roman"/>
        </w:rPr>
        <w:t>ng Pandang  mencapai 300 liter/</w:t>
      </w:r>
      <w:r w:rsidRPr="000A69B3">
        <w:rPr>
          <w:rFonts w:ascii="Times New Roman" w:hAnsi="Times New Roman" w:cs="Times New Roman"/>
        </w:rPr>
        <w:t xml:space="preserve">detik dengan jumlah penduduk 944.372 jiwa. Khusus kawasan industri Ujung Pandang membutuhkan air sebanyak 53 Liter/detik. Prediksi kebutuhan air pada tahun 2000 oleh Bidang </w:t>
      </w:r>
      <w:r w:rsidR="00D74A8F">
        <w:rPr>
          <w:rFonts w:ascii="Times New Roman" w:hAnsi="Times New Roman" w:cs="Times New Roman"/>
        </w:rPr>
        <w:t>pengairan mencaipai 3000 Liter/</w:t>
      </w:r>
      <w:r w:rsidRPr="000A69B3">
        <w:rPr>
          <w:rFonts w:ascii="Times New Roman" w:hAnsi="Times New Roman" w:cs="Times New Roman"/>
        </w:rPr>
        <w:t xml:space="preserve">detik dengan tingkat pertumbuhan penduduk yang terbilang cepat. </w:t>
      </w:r>
      <w:r w:rsidRPr="000A69B3">
        <w:rPr>
          <w:rFonts w:ascii="Times New Roman" w:hAnsi="Times New Roman" w:cs="Times New Roman"/>
          <w:lang w:val="en-US"/>
        </w:rPr>
        <w:t>P</w:t>
      </w:r>
      <w:r w:rsidRPr="000A69B3">
        <w:rPr>
          <w:rFonts w:ascii="Times New Roman" w:hAnsi="Times New Roman" w:cs="Times New Roman"/>
        </w:rPr>
        <w:t xml:space="preserve">rediksi tersebut meningkat sepuluh kali lipat dari persediaan air yang harus dipenuhi. (Bidang Pengairan 1992: 40) </w:t>
      </w:r>
    </w:p>
    <w:p w:rsidR="00497349" w:rsidRPr="000A69B3" w:rsidRDefault="00497349" w:rsidP="000A69B3">
      <w:pPr>
        <w:spacing w:line="240" w:lineRule="auto"/>
        <w:ind w:firstLine="720"/>
        <w:jc w:val="both"/>
        <w:rPr>
          <w:rFonts w:ascii="Times New Roman" w:hAnsi="Times New Roman" w:cs="Times New Roman"/>
        </w:rPr>
      </w:pPr>
      <w:r w:rsidRPr="000A69B3">
        <w:rPr>
          <w:rFonts w:ascii="Times New Roman" w:hAnsi="Times New Roman" w:cs="Times New Roman"/>
        </w:rPr>
        <w:t>Untuk menjawab tantangan tersebut, yaitu pemenuhan kebutuhan air baku, dan pengendalian banjir</w:t>
      </w:r>
      <w:r w:rsidRPr="000A69B3">
        <w:rPr>
          <w:rFonts w:ascii="Times New Roman" w:hAnsi="Times New Roman" w:cs="Times New Roman"/>
          <w:lang w:val="en-US"/>
        </w:rPr>
        <w:t>.</w:t>
      </w:r>
      <w:r w:rsidR="00D74A8F">
        <w:rPr>
          <w:rFonts w:ascii="Times New Roman" w:hAnsi="Times New Roman" w:cs="Times New Roman"/>
        </w:rPr>
        <w:t xml:space="preserve"> </w:t>
      </w:r>
      <w:r w:rsidRPr="000A69B3">
        <w:rPr>
          <w:rFonts w:ascii="Times New Roman" w:hAnsi="Times New Roman" w:cs="Times New Roman"/>
          <w:lang w:val="en-US"/>
        </w:rPr>
        <w:t>P</w:t>
      </w:r>
      <w:r w:rsidRPr="000A69B3">
        <w:rPr>
          <w:rFonts w:ascii="Times New Roman" w:hAnsi="Times New Roman" w:cs="Times New Roman"/>
        </w:rPr>
        <w:t>emerintah tidak bisa hanya mengandalkan sistem pengedali air irigasi sebelumnya. Pemerintah pusat harus memberikan perhatian khusus dengan merencanankan sebuah solusi besar yaitu pembangunan DAM dan Bendungan pada sun</w:t>
      </w:r>
      <w:r w:rsidR="00D74A8F">
        <w:rPr>
          <w:rFonts w:ascii="Times New Roman" w:hAnsi="Times New Roman" w:cs="Times New Roman"/>
        </w:rPr>
        <w:t>gai Jene’ Berang yang membelah K</w:t>
      </w:r>
      <w:r w:rsidRPr="000A69B3">
        <w:rPr>
          <w:rFonts w:ascii="Times New Roman" w:hAnsi="Times New Roman" w:cs="Times New Roman"/>
        </w:rPr>
        <w:t xml:space="preserve">abupaten Gowa sepanjang 70 km. Solusi tersebut tertuang dalam rencana proyek pembangunan Bendungan Besar di daerah Bili-Bili.  </w:t>
      </w:r>
    </w:p>
    <w:p w:rsidR="00497349" w:rsidRPr="000A69B3" w:rsidRDefault="00B65CDB" w:rsidP="000A69B3">
      <w:pPr>
        <w:spacing w:line="240" w:lineRule="auto"/>
        <w:ind w:firstLine="720"/>
        <w:jc w:val="both"/>
        <w:rPr>
          <w:rFonts w:ascii="Times New Roman" w:hAnsi="Times New Roman" w:cs="Times New Roman"/>
          <w:lang w:val="en-US"/>
        </w:rPr>
      </w:pPr>
      <w:r w:rsidRPr="000A69B3">
        <w:rPr>
          <w:rFonts w:ascii="Times New Roman" w:hAnsi="Times New Roman" w:cs="Times New Roman"/>
        </w:rPr>
        <w:t>Proyek pres</w:t>
      </w:r>
      <w:r w:rsidR="00497349" w:rsidRPr="000A69B3">
        <w:rPr>
          <w:rFonts w:ascii="Times New Roman" w:hAnsi="Times New Roman" w:cs="Times New Roman"/>
        </w:rPr>
        <w:t>ti</w:t>
      </w:r>
      <w:r w:rsidRPr="000A69B3">
        <w:rPr>
          <w:rFonts w:ascii="Times New Roman" w:hAnsi="Times New Roman" w:cs="Times New Roman"/>
        </w:rPr>
        <w:t>sius ini pun dimasukkan dalam</w:t>
      </w:r>
      <w:r w:rsidR="00497349" w:rsidRPr="000A69B3">
        <w:rPr>
          <w:rFonts w:ascii="Times New Roman" w:hAnsi="Times New Roman" w:cs="Times New Roman"/>
        </w:rPr>
        <w:t xml:space="preserve"> Repelita V, dananya be</w:t>
      </w:r>
      <w:r w:rsidRPr="000A69B3">
        <w:rPr>
          <w:rFonts w:ascii="Times New Roman" w:hAnsi="Times New Roman" w:cs="Times New Roman"/>
        </w:rPr>
        <w:t>r</w:t>
      </w:r>
      <w:r w:rsidR="00497349" w:rsidRPr="000A69B3">
        <w:rPr>
          <w:rFonts w:ascii="Times New Roman" w:hAnsi="Times New Roman" w:cs="Times New Roman"/>
        </w:rPr>
        <w:t xml:space="preserve">sumber dari dari BLN (Bantuan Luar Negeri) yaitu: OECF, USAID, Belanda, Bank Dunia (IBRD), dan Bank Pembangunan Asia (ADB). Total anggaran proyek yang masuk ke Sulawesi-Selatan </w:t>
      </w:r>
      <w:r w:rsidR="00497349" w:rsidRPr="000A69B3">
        <w:rPr>
          <w:rFonts w:ascii="Times New Roman" w:hAnsi="Times New Roman" w:cs="Times New Roman"/>
          <w:lang w:val="en-US"/>
        </w:rPr>
        <w:t xml:space="preserve">untuk sektor pengairan </w:t>
      </w:r>
      <w:r w:rsidR="00497349" w:rsidRPr="000A69B3">
        <w:rPr>
          <w:rFonts w:ascii="Times New Roman" w:hAnsi="Times New Roman" w:cs="Times New Roman"/>
        </w:rPr>
        <w:t>senilai Rp. 140.654.715.030. Pada tahun ini proyek bendungan Bili-bili baru pada tahanpa</w:t>
      </w:r>
      <w:r w:rsidR="00A73187" w:rsidRPr="000A69B3">
        <w:rPr>
          <w:rFonts w:ascii="Times New Roman" w:hAnsi="Times New Roman" w:cs="Times New Roman"/>
        </w:rPr>
        <w:t>n kajian teknis dan persiapan p</w:t>
      </w:r>
      <w:r w:rsidR="00497349" w:rsidRPr="000A69B3">
        <w:rPr>
          <w:rFonts w:ascii="Times New Roman" w:hAnsi="Times New Roman" w:cs="Times New Roman"/>
        </w:rPr>
        <w:t xml:space="preserve">royek. </w:t>
      </w:r>
      <w:r w:rsidR="00C03586" w:rsidRPr="000A69B3">
        <w:rPr>
          <w:rFonts w:ascii="Times New Roman" w:hAnsi="Times New Roman" w:cs="Times New Roman"/>
          <w:lang w:val="en-US"/>
        </w:rPr>
        <w:t>(PU, 1992)</w:t>
      </w:r>
    </w:p>
    <w:p w:rsidR="00497349" w:rsidRPr="000A69B3" w:rsidRDefault="00497349" w:rsidP="000A69B3">
      <w:pPr>
        <w:spacing w:line="240" w:lineRule="auto"/>
        <w:ind w:firstLine="720"/>
        <w:jc w:val="both"/>
        <w:rPr>
          <w:rFonts w:ascii="Times New Roman" w:hAnsi="Times New Roman" w:cs="Times New Roman"/>
        </w:rPr>
      </w:pPr>
      <w:r w:rsidRPr="000A69B3">
        <w:rPr>
          <w:rFonts w:ascii="Times New Roman" w:hAnsi="Times New Roman" w:cs="Times New Roman"/>
        </w:rPr>
        <w:lastRenderedPageBreak/>
        <w:t xml:space="preserve">Adapun tahap pertama yaitu </w:t>
      </w:r>
      <w:r w:rsidR="00BE5C7C">
        <w:rPr>
          <w:rFonts w:ascii="Times New Roman" w:hAnsi="Times New Roman" w:cs="Times New Roman"/>
        </w:rPr>
        <w:t>pembebasan lahan untuk</w:t>
      </w:r>
      <w:r w:rsidRPr="000A69B3">
        <w:rPr>
          <w:rFonts w:ascii="Times New Roman" w:hAnsi="Times New Roman" w:cs="Times New Roman"/>
        </w:rPr>
        <w:t xml:space="preserve"> pembangunan bendungan Bili-Bili seluas 363 hektar, perbaikan dan pengaturan jalur sungai sejauh 12 km, normalisasi sungai, pengerukan muara sepanjang 7,7 km, pelindung tebing sepanjang 1,5 km, perbaikan alur sungai pampang 4,3 km.  Tahap awal ini menelan biaya sebasar Rp 69.026.758. (PU Sul-Sel 1992: T 33)</w:t>
      </w:r>
    </w:p>
    <w:p w:rsidR="00497349" w:rsidRPr="000A69B3" w:rsidRDefault="00497349" w:rsidP="000A69B3">
      <w:pPr>
        <w:spacing w:line="240" w:lineRule="auto"/>
        <w:ind w:firstLine="720"/>
        <w:jc w:val="both"/>
        <w:rPr>
          <w:rFonts w:ascii="Times New Roman" w:hAnsi="Times New Roman" w:cs="Times New Roman"/>
        </w:rPr>
      </w:pPr>
      <w:r w:rsidRPr="000A69B3">
        <w:rPr>
          <w:rFonts w:ascii="Times New Roman" w:hAnsi="Times New Roman" w:cs="Times New Roman"/>
        </w:rPr>
        <w:t>Lebih spesifik pelaksanaan proyek ini terbagi menjadi empat paket yaitu:</w:t>
      </w:r>
    </w:p>
    <w:p w:rsidR="00497349" w:rsidRPr="000A69B3" w:rsidRDefault="0004158B" w:rsidP="000A69B3">
      <w:pPr>
        <w:tabs>
          <w:tab w:val="left" w:pos="2127"/>
        </w:tabs>
        <w:spacing w:after="0" w:line="240" w:lineRule="auto"/>
        <w:ind w:left="2268" w:hanging="2268"/>
        <w:rPr>
          <w:rFonts w:ascii="Times New Roman" w:hAnsi="Times New Roman" w:cs="Times New Roman"/>
        </w:rPr>
      </w:pPr>
      <w:r w:rsidRPr="000A69B3">
        <w:rPr>
          <w:rFonts w:ascii="Times New Roman" w:hAnsi="Times New Roman" w:cs="Times New Roman"/>
        </w:rPr>
        <w:t xml:space="preserve">Peket I 1986/1988 </w:t>
      </w:r>
      <w:r w:rsidRPr="000A69B3">
        <w:rPr>
          <w:rFonts w:ascii="Times New Roman" w:hAnsi="Times New Roman" w:cs="Times New Roman"/>
        </w:rPr>
        <w:tab/>
      </w:r>
      <w:r w:rsidR="00497349" w:rsidRPr="000A69B3">
        <w:rPr>
          <w:rFonts w:ascii="Times New Roman" w:hAnsi="Times New Roman" w:cs="Times New Roman"/>
        </w:rPr>
        <w:t>:</w:t>
      </w:r>
      <w:r w:rsidRPr="000A69B3">
        <w:rPr>
          <w:rFonts w:ascii="Times New Roman" w:hAnsi="Times New Roman" w:cs="Times New Roman"/>
        </w:rPr>
        <w:tab/>
      </w:r>
      <w:r w:rsidR="00497349" w:rsidRPr="000A69B3">
        <w:rPr>
          <w:rFonts w:ascii="Times New Roman" w:hAnsi="Times New Roman" w:cs="Times New Roman"/>
        </w:rPr>
        <w:t xml:space="preserve">Survey dan kajian teknis proyek Bendungan Bili-Bili. </w:t>
      </w:r>
    </w:p>
    <w:p w:rsidR="00497349" w:rsidRPr="000A69B3" w:rsidRDefault="0004158B" w:rsidP="000A69B3">
      <w:pPr>
        <w:tabs>
          <w:tab w:val="left" w:pos="2127"/>
        </w:tabs>
        <w:spacing w:after="0" w:line="240" w:lineRule="auto"/>
        <w:ind w:left="2268" w:hanging="2268"/>
        <w:rPr>
          <w:rFonts w:ascii="Times New Roman" w:hAnsi="Times New Roman" w:cs="Times New Roman"/>
          <w:lang w:val="en-US"/>
        </w:rPr>
      </w:pPr>
      <w:r w:rsidRPr="000A69B3">
        <w:rPr>
          <w:rFonts w:ascii="Times New Roman" w:hAnsi="Times New Roman" w:cs="Times New Roman"/>
        </w:rPr>
        <w:t>Paket II 1992/1993</w:t>
      </w:r>
      <w:r w:rsidRPr="000A69B3">
        <w:rPr>
          <w:rFonts w:ascii="Times New Roman" w:hAnsi="Times New Roman" w:cs="Times New Roman"/>
        </w:rPr>
        <w:tab/>
        <w:t>:</w:t>
      </w:r>
      <w:r w:rsidRPr="000A69B3">
        <w:rPr>
          <w:rFonts w:ascii="Times New Roman" w:hAnsi="Times New Roman" w:cs="Times New Roman"/>
        </w:rPr>
        <w:tab/>
      </w:r>
      <w:r w:rsidR="00497349" w:rsidRPr="000A69B3">
        <w:rPr>
          <w:rFonts w:ascii="Times New Roman" w:hAnsi="Times New Roman" w:cs="Times New Roman"/>
        </w:rPr>
        <w:t xml:space="preserve">Perisapan Proyek berupa relokasi, pembebasan lahan, </w:t>
      </w:r>
      <w:r w:rsidR="00497349" w:rsidRPr="000A69B3">
        <w:rPr>
          <w:rFonts w:ascii="Times New Roman" w:hAnsi="Times New Roman" w:cs="Times New Roman"/>
          <w:lang w:val="en-US"/>
        </w:rPr>
        <w:t>dan</w:t>
      </w:r>
      <w:r w:rsidR="00497349" w:rsidRPr="000A69B3">
        <w:rPr>
          <w:rFonts w:ascii="Times New Roman" w:hAnsi="Times New Roman" w:cs="Times New Roman"/>
        </w:rPr>
        <w:t xml:space="preserve">perbaikan jalan Malino. </w:t>
      </w:r>
    </w:p>
    <w:p w:rsidR="00497349" w:rsidRPr="000A69B3" w:rsidRDefault="0004158B" w:rsidP="000A69B3">
      <w:pPr>
        <w:tabs>
          <w:tab w:val="left" w:pos="2127"/>
        </w:tabs>
        <w:spacing w:after="0" w:line="240" w:lineRule="auto"/>
        <w:ind w:left="2268" w:hanging="2268"/>
        <w:jc w:val="both"/>
        <w:rPr>
          <w:rFonts w:ascii="Times New Roman" w:hAnsi="Times New Roman" w:cs="Times New Roman"/>
        </w:rPr>
      </w:pPr>
      <w:r w:rsidRPr="000A69B3">
        <w:rPr>
          <w:rFonts w:ascii="Times New Roman" w:hAnsi="Times New Roman" w:cs="Times New Roman"/>
        </w:rPr>
        <w:t>Paket III 1993/1994</w:t>
      </w:r>
      <w:r w:rsidRPr="000A69B3">
        <w:rPr>
          <w:rFonts w:ascii="Times New Roman" w:hAnsi="Times New Roman" w:cs="Times New Roman"/>
        </w:rPr>
        <w:tab/>
        <w:t>:</w:t>
      </w:r>
      <w:r w:rsidRPr="000A69B3">
        <w:rPr>
          <w:rFonts w:ascii="Times New Roman" w:hAnsi="Times New Roman" w:cs="Times New Roman"/>
        </w:rPr>
        <w:tab/>
      </w:r>
      <w:r w:rsidR="00497349" w:rsidRPr="000A69B3">
        <w:rPr>
          <w:rFonts w:ascii="Times New Roman" w:hAnsi="Times New Roman" w:cs="Times New Roman"/>
        </w:rPr>
        <w:t>Pembuatan jembatan, dan pelindung tebing sungai.</w:t>
      </w:r>
    </w:p>
    <w:p w:rsidR="00497349" w:rsidRPr="000A69B3" w:rsidRDefault="0004158B" w:rsidP="000A69B3">
      <w:pPr>
        <w:tabs>
          <w:tab w:val="left" w:pos="2127"/>
        </w:tabs>
        <w:spacing w:after="0" w:line="240" w:lineRule="auto"/>
        <w:ind w:left="2268" w:hanging="2268"/>
        <w:rPr>
          <w:rFonts w:ascii="Times New Roman" w:hAnsi="Times New Roman" w:cs="Times New Roman"/>
        </w:rPr>
      </w:pPr>
      <w:r w:rsidRPr="000A69B3">
        <w:rPr>
          <w:rFonts w:ascii="Times New Roman" w:hAnsi="Times New Roman" w:cs="Times New Roman"/>
        </w:rPr>
        <w:t>Paket IV 1994/1997</w:t>
      </w:r>
      <w:r w:rsidRPr="000A69B3">
        <w:rPr>
          <w:rFonts w:ascii="Times New Roman" w:hAnsi="Times New Roman" w:cs="Times New Roman"/>
        </w:rPr>
        <w:tab/>
        <w:t>:</w:t>
      </w:r>
      <w:r w:rsidRPr="000A69B3">
        <w:rPr>
          <w:rFonts w:ascii="Times New Roman" w:hAnsi="Times New Roman" w:cs="Times New Roman"/>
        </w:rPr>
        <w:tab/>
      </w:r>
      <w:r w:rsidR="00497349" w:rsidRPr="000A69B3">
        <w:rPr>
          <w:rFonts w:ascii="Times New Roman" w:hAnsi="Times New Roman" w:cs="Times New Roman"/>
        </w:rPr>
        <w:t>Pengerjaan Coffer Dam utama, Bendungan utama, danBendungan sayap Kiri kanan, Spilway, outlet int</w:t>
      </w:r>
      <w:r w:rsidR="00BE5C7C">
        <w:rPr>
          <w:rFonts w:ascii="Times New Roman" w:hAnsi="Times New Roman" w:cs="Times New Roman"/>
        </w:rPr>
        <w:t>ake, dan    fasilitas Outlet. (</w:t>
      </w:r>
      <w:r w:rsidR="00497349" w:rsidRPr="000A69B3">
        <w:rPr>
          <w:rFonts w:ascii="Times New Roman" w:hAnsi="Times New Roman" w:cs="Times New Roman"/>
        </w:rPr>
        <w:t xml:space="preserve">Rafki: </w:t>
      </w:r>
      <w:r w:rsidR="00497349" w:rsidRPr="000A69B3">
        <w:rPr>
          <w:rFonts w:ascii="Times New Roman" w:hAnsi="Times New Roman" w:cs="Times New Roman"/>
          <w:i/>
        </w:rPr>
        <w:t xml:space="preserve">et al. </w:t>
      </w:r>
      <w:r w:rsidR="00497349" w:rsidRPr="000A69B3">
        <w:rPr>
          <w:rFonts w:ascii="Times New Roman" w:hAnsi="Times New Roman" w:cs="Times New Roman"/>
        </w:rPr>
        <w:t>2011)</w:t>
      </w:r>
    </w:p>
    <w:p w:rsidR="00497349" w:rsidRPr="000A69B3" w:rsidRDefault="00497349" w:rsidP="000A69B3">
      <w:pPr>
        <w:spacing w:after="0" w:line="240" w:lineRule="auto"/>
        <w:ind w:firstLine="567"/>
        <w:jc w:val="both"/>
        <w:rPr>
          <w:rFonts w:ascii="Times New Roman" w:hAnsi="Times New Roman" w:cs="Times New Roman"/>
          <w:szCs w:val="24"/>
        </w:rPr>
      </w:pPr>
      <w:r w:rsidRPr="000A69B3">
        <w:rPr>
          <w:rFonts w:ascii="Times New Roman" w:hAnsi="Times New Roman" w:cs="Times New Roman"/>
        </w:rPr>
        <w:tab/>
        <w:t>Proyek pristisus pembangunan bendungan Bili-Bili merupakan salah satu proyek paling berdampak besar. Dampak yang dirasakan setelah adanya proyek ini adalah tersedianya sumber air baku bagi masyarakat k</w:t>
      </w:r>
      <w:r w:rsidR="00216A49" w:rsidRPr="000A69B3">
        <w:rPr>
          <w:rFonts w:ascii="Times New Roman" w:hAnsi="Times New Roman" w:cs="Times New Roman"/>
        </w:rPr>
        <w:t>ota Makassar yang saat ini (201</w:t>
      </w:r>
      <w:r w:rsidR="00216A49" w:rsidRPr="000A69B3">
        <w:rPr>
          <w:rFonts w:ascii="Times New Roman" w:hAnsi="Times New Roman" w:cs="Times New Roman"/>
          <w:lang w:val="en-US"/>
        </w:rPr>
        <w:t>6</w:t>
      </w:r>
      <w:r w:rsidRPr="000A69B3">
        <w:rPr>
          <w:rFonts w:ascii="Times New Roman" w:hAnsi="Times New Roman" w:cs="Times New Roman"/>
        </w:rPr>
        <w:t xml:space="preserve">) berjumlah 1,2 jua orang. Selain itu </w:t>
      </w:r>
      <w:r w:rsidRPr="000A69B3">
        <w:rPr>
          <w:rFonts w:ascii="Times New Roman" w:hAnsi="Times New Roman" w:cs="Times New Roman"/>
          <w:szCs w:val="24"/>
        </w:rPr>
        <w:t>berfungsi sebagai penyedia air untuk</w:t>
      </w:r>
      <w:r w:rsidR="00216A49" w:rsidRPr="000A69B3">
        <w:rPr>
          <w:rFonts w:ascii="Times New Roman" w:hAnsi="Times New Roman" w:cs="Times New Roman"/>
          <w:szCs w:val="24"/>
        </w:rPr>
        <w:t xml:space="preserve"> irigasi di tiga daerah</w:t>
      </w:r>
      <w:r w:rsidRPr="000A69B3">
        <w:rPr>
          <w:rFonts w:ascii="Times New Roman" w:hAnsi="Times New Roman" w:cs="Times New Roman"/>
          <w:szCs w:val="24"/>
        </w:rPr>
        <w:t>: Bili-Bili, Kampili dan Bissua sebesar 24.585 ha di musim hujan dan 19.540 ha di musim kemarau. Disamping itu untuk pembangkit listrik tenaga air sebesar 16.30 MW, dan untuk daerah pariwisata dan perikanan darat (Tribuntimur, 2010).</w:t>
      </w:r>
    </w:p>
    <w:p w:rsidR="00497349" w:rsidRPr="000A69B3" w:rsidRDefault="00497349" w:rsidP="000A69B3">
      <w:pPr>
        <w:spacing w:line="240" w:lineRule="auto"/>
        <w:ind w:firstLine="720"/>
        <w:jc w:val="both"/>
        <w:rPr>
          <w:rFonts w:ascii="Times New Roman" w:hAnsi="Times New Roman" w:cs="Times New Roman"/>
          <w:color w:val="000000" w:themeColor="text1"/>
          <w:szCs w:val="24"/>
        </w:rPr>
      </w:pPr>
      <w:r w:rsidRPr="000A69B3">
        <w:rPr>
          <w:rFonts w:ascii="Times New Roman" w:hAnsi="Times New Roman" w:cs="Times New Roman"/>
          <w:color w:val="000000" w:themeColor="text1"/>
          <w:szCs w:val="24"/>
        </w:rPr>
        <w:t>Megahnya bendungan Bili-Bili yang selesai pembangunannya tahun  1999 silam telah banyak berkontribusi terhadap kehidupan masyarakat di sekitarnya, namun pada kenyataannya setiap musim hujan bendungan Bili-Bili dan daerah aliran sungai (DAS) Jeneberang sering menjadi ba</w:t>
      </w:r>
      <w:r w:rsidR="00BE5C7C">
        <w:rPr>
          <w:rFonts w:ascii="Times New Roman" w:hAnsi="Times New Roman" w:cs="Times New Roman"/>
          <w:color w:val="000000" w:themeColor="text1"/>
          <w:szCs w:val="24"/>
        </w:rPr>
        <w:t xml:space="preserve">han perbincangan, terlebih </w:t>
      </w:r>
      <w:r w:rsidRPr="000A69B3">
        <w:rPr>
          <w:rFonts w:ascii="Times New Roman" w:hAnsi="Times New Roman" w:cs="Times New Roman"/>
          <w:color w:val="000000" w:themeColor="text1"/>
          <w:szCs w:val="24"/>
        </w:rPr>
        <w:t xml:space="preserve">setelah kejadian longsor gunung </w:t>
      </w:r>
      <w:r w:rsidRPr="000A69B3">
        <w:rPr>
          <w:rFonts w:ascii="Times New Roman" w:hAnsi="Times New Roman" w:cs="Times New Roman"/>
          <w:color w:val="000000" w:themeColor="text1"/>
          <w:szCs w:val="24"/>
        </w:rPr>
        <w:lastRenderedPageBreak/>
        <w:t xml:space="preserve">Bawakaraeng pada tahun 2004, masyarakat sekitar bendungan khawatir bila terjadi musibah yang akan menimpah mereka. Tahun 2010, kembali Bili-bili dan Jeneberang ramai lagi dibicarakan menyusul guyuran hujan selama beberapa bulan, mulai soal sedimentasi, kekeruhan air, kekuatan dan kapasitas daya tampung material lumpur, dan vegetasi, yang selalu menjadi sorotan masyarakat. </w:t>
      </w:r>
      <w:r w:rsidR="00754B0D" w:rsidRPr="000A69B3">
        <w:rPr>
          <w:rFonts w:ascii="Times New Roman" w:hAnsi="Times New Roman" w:cs="Times New Roman"/>
          <w:color w:val="000000" w:themeColor="text1"/>
          <w:szCs w:val="24"/>
        </w:rPr>
        <w:fldChar w:fldCharType="begin"/>
      </w:r>
      <w:r w:rsidRPr="000A69B3">
        <w:rPr>
          <w:rFonts w:ascii="Times New Roman" w:hAnsi="Times New Roman" w:cs="Times New Roman"/>
          <w:color w:val="000000" w:themeColor="text1"/>
          <w:szCs w:val="24"/>
        </w:rPr>
        <w:instrText xml:space="preserve"> ADDIN ZOTERO_ITEM CSL_CITATION {"citationID":"HCKYRQPv","properties":{"formattedCitation":"{\\rtf (\\uc0\\u8220{}Isu Bili-bili Retak Akibat Gempa Belum Terbukti - Tribunnews.com,\\uc0\\u8221{} n.d.)}","plainCitation":"(“Isu Bili-bili Retak Akibat Gempa Belum Terbukti - Tribunnews.com,” n.d.)"},"citationItems":[{"id":21,"uris":["http://zotero.org/users/local/hgtacNfZ/items/EQHHU2UX"],"uri":["http://zotero.org/users/local/hgtacNfZ/items/EQHHU2UX"],"itemData":{"id":21,"type":"webpage","title":"Isu Bili-bili Retak Akibat Gempa Belum Terbukti - Tribunnews.com","URL":"http://www.tribunnews.com/regional/2010/12/13/isu-bilibili-retak-akibat-gempa-belum-terbukti","accessed":{"date-parts":[["2017",11,4]]}}}],"schema":"https://github.com/citation-style-language/schema/raw/master/csl-citation.json"} </w:instrText>
      </w:r>
      <w:r w:rsidR="00754B0D" w:rsidRPr="000A69B3">
        <w:rPr>
          <w:rFonts w:ascii="Times New Roman" w:hAnsi="Times New Roman" w:cs="Times New Roman"/>
          <w:color w:val="000000" w:themeColor="text1"/>
          <w:szCs w:val="24"/>
        </w:rPr>
        <w:fldChar w:fldCharType="separate"/>
      </w:r>
      <w:r w:rsidRPr="000A69B3">
        <w:rPr>
          <w:rFonts w:ascii="Times New Roman" w:hAnsi="Times New Roman" w:cs="Times New Roman"/>
          <w:szCs w:val="24"/>
        </w:rPr>
        <w:t>(Tribunnews.com. 2010)</w:t>
      </w:r>
      <w:r w:rsidR="00754B0D" w:rsidRPr="000A69B3">
        <w:rPr>
          <w:rFonts w:ascii="Times New Roman" w:hAnsi="Times New Roman" w:cs="Times New Roman"/>
          <w:color w:val="000000" w:themeColor="text1"/>
          <w:szCs w:val="24"/>
        </w:rPr>
        <w:fldChar w:fldCharType="end"/>
      </w:r>
    </w:p>
    <w:p w:rsidR="00497349" w:rsidRPr="000A69B3" w:rsidRDefault="00497349" w:rsidP="000A69B3">
      <w:pPr>
        <w:spacing w:after="0" w:line="240" w:lineRule="auto"/>
        <w:ind w:firstLine="567"/>
        <w:jc w:val="both"/>
        <w:rPr>
          <w:rFonts w:ascii="Times New Roman" w:hAnsi="Times New Roman" w:cs="Times New Roman"/>
          <w:szCs w:val="24"/>
        </w:rPr>
      </w:pPr>
      <w:r w:rsidRPr="000A69B3">
        <w:rPr>
          <w:rFonts w:ascii="Times New Roman" w:hAnsi="Times New Roman" w:cs="Times New Roman"/>
          <w:szCs w:val="24"/>
        </w:rPr>
        <w:t xml:space="preserve">Pada kenyataannya bendungan Bili-Bili memang memiliki fungsi yang sangat vital bagi kehidupan masyarakat, dan mempengaruhi berbagai aspek kebutuhan pokok manusia. Oleh sebab itu hadirnya Bendungan Bili-Bili penting untuk dikaji karena dianggap sebagai faktor yang menentukan keberlangsungan hidup orang banyak. Dapat dibanyangkan jika bendungan ini tidak ada, </w:t>
      </w:r>
      <w:r w:rsidR="007D769E" w:rsidRPr="000A69B3">
        <w:rPr>
          <w:rFonts w:ascii="Times New Roman" w:hAnsi="Times New Roman" w:cs="Times New Roman"/>
          <w:szCs w:val="24"/>
        </w:rPr>
        <w:t xml:space="preserve">bagaimana </w:t>
      </w:r>
      <w:r w:rsidRPr="000A69B3">
        <w:rPr>
          <w:rFonts w:ascii="Times New Roman" w:hAnsi="Times New Roman" w:cs="Times New Roman"/>
          <w:szCs w:val="24"/>
        </w:rPr>
        <w:t xml:space="preserve">masyarakat kota memperoleh persediaan air untuk kehidupan sehari-hari. </w:t>
      </w:r>
    </w:p>
    <w:p w:rsidR="00497349" w:rsidRPr="000A69B3" w:rsidRDefault="00497349" w:rsidP="000A69B3">
      <w:pPr>
        <w:spacing w:after="0" w:line="240" w:lineRule="auto"/>
        <w:ind w:firstLine="567"/>
        <w:jc w:val="both"/>
        <w:rPr>
          <w:rFonts w:ascii="Times New Roman" w:hAnsi="Times New Roman" w:cs="Times New Roman"/>
          <w:szCs w:val="24"/>
        </w:rPr>
      </w:pPr>
      <w:r w:rsidRPr="000A69B3">
        <w:rPr>
          <w:rFonts w:ascii="Times New Roman" w:hAnsi="Times New Roman" w:cs="Times New Roman"/>
          <w:szCs w:val="24"/>
        </w:rPr>
        <w:t xml:space="preserve">Selain itu ada banyak sisi-sisi sosial yang patut diungkap dari pembangunan bendungan Bili-Bili puluhan tahun silam. Seperti masyarakat yang mengalami relokasi. Mengingat luas tanah yang digunakan untuk membangun bendungan Bili-Bili (363 Ha) merupakan satu kawasan yang cukup luas. Tentunya banyak nilai-nilai sosial yang secara perlahan berubah seiring dengan hadirnya bendungan tersebut. </w:t>
      </w:r>
    </w:p>
    <w:p w:rsidR="00497349" w:rsidRPr="000A69B3" w:rsidRDefault="00497349" w:rsidP="000A69B3">
      <w:pPr>
        <w:spacing w:after="0" w:line="240" w:lineRule="auto"/>
        <w:ind w:firstLine="567"/>
        <w:jc w:val="both"/>
        <w:rPr>
          <w:rFonts w:ascii="Times New Roman" w:hAnsi="Times New Roman" w:cs="Times New Roman"/>
          <w:szCs w:val="24"/>
        </w:rPr>
      </w:pPr>
      <w:r w:rsidRPr="000A69B3">
        <w:rPr>
          <w:rFonts w:ascii="Times New Roman" w:hAnsi="Times New Roman" w:cs="Times New Roman"/>
          <w:szCs w:val="24"/>
        </w:rPr>
        <w:t>Artinya setiap pembangunan selalu menyisahkan dua sisi, yaitu positif dan negatif. Dari hal positifnya semua kalangan dengan general akan menjawab bahwa bendungan tersebut sangat berguna karena sebagai penyedia sumber air baku. Namun sesunggunya ada hal-hal kontra lainnya, juga perlu diungkapkan, mengingat Bili-Bili sebelumnya adalah tempat yang berpenghuni, tentu ada aktivitas</w:t>
      </w:r>
      <w:r w:rsidR="000E0113" w:rsidRPr="000A69B3">
        <w:rPr>
          <w:rFonts w:ascii="Times New Roman" w:hAnsi="Times New Roman" w:cs="Times New Roman"/>
          <w:szCs w:val="24"/>
        </w:rPr>
        <w:t xml:space="preserve"> sosial yang hilang atau “dihila</w:t>
      </w:r>
      <w:r w:rsidRPr="000A69B3">
        <w:rPr>
          <w:rFonts w:ascii="Times New Roman" w:hAnsi="Times New Roman" w:cs="Times New Roman"/>
          <w:szCs w:val="24"/>
        </w:rPr>
        <w:t>ngkan”.</w:t>
      </w:r>
    </w:p>
    <w:p w:rsidR="00D42756" w:rsidRDefault="00497349" w:rsidP="00787FAB">
      <w:pPr>
        <w:spacing w:after="0" w:line="240" w:lineRule="auto"/>
        <w:ind w:firstLine="567"/>
        <w:jc w:val="both"/>
        <w:rPr>
          <w:rFonts w:ascii="Times New Roman" w:hAnsi="Times New Roman" w:cs="Times New Roman"/>
          <w:szCs w:val="24"/>
          <w:lang w:val="en-US"/>
        </w:rPr>
      </w:pPr>
      <w:r w:rsidRPr="000A69B3">
        <w:rPr>
          <w:rFonts w:ascii="Times New Roman" w:hAnsi="Times New Roman" w:cs="Times New Roman"/>
          <w:szCs w:val="24"/>
        </w:rPr>
        <w:t>Atas alasan tersebut maka hadirnya Bendungan Bili-Bili serta ma</w:t>
      </w:r>
      <w:r w:rsidR="000E0113" w:rsidRPr="000A69B3">
        <w:rPr>
          <w:rFonts w:ascii="Times New Roman" w:hAnsi="Times New Roman" w:cs="Times New Roman"/>
          <w:szCs w:val="24"/>
        </w:rPr>
        <w:t>m</w:t>
      </w:r>
      <w:r w:rsidRPr="000A69B3">
        <w:rPr>
          <w:rFonts w:ascii="Times New Roman" w:hAnsi="Times New Roman" w:cs="Times New Roman"/>
          <w:szCs w:val="24"/>
        </w:rPr>
        <w:t xml:space="preserve">faat dan dampaknya bagi orang banyak patut ditulis dalam bentuk karya ilmiah dengan judul: </w:t>
      </w:r>
      <w:r w:rsidRPr="00787FAB">
        <w:rPr>
          <w:rFonts w:ascii="Times New Roman" w:hAnsi="Times New Roman" w:cs="Times New Roman"/>
          <w:szCs w:val="24"/>
        </w:rPr>
        <w:t>Bendungan Bili-Bili 1992-2016.</w:t>
      </w:r>
    </w:p>
    <w:p w:rsidR="00787FAB" w:rsidRPr="00787FAB" w:rsidRDefault="00787FAB" w:rsidP="00787FAB">
      <w:pPr>
        <w:spacing w:after="0" w:line="240" w:lineRule="auto"/>
        <w:ind w:firstLine="567"/>
        <w:jc w:val="both"/>
        <w:rPr>
          <w:rFonts w:ascii="Times New Roman" w:hAnsi="Times New Roman" w:cs="Times New Roman"/>
          <w:b/>
          <w:szCs w:val="24"/>
          <w:lang w:val="en-US"/>
        </w:rPr>
      </w:pPr>
      <w:r>
        <w:rPr>
          <w:rFonts w:ascii="Times New Roman" w:hAnsi="Times New Roman" w:cs="Times New Roman"/>
          <w:szCs w:val="24"/>
          <w:lang w:val="en-US"/>
        </w:rPr>
        <w:t xml:space="preserve">Adapun tujuan dalam penelitian ini adalah sebagai berikut: </w:t>
      </w:r>
    </w:p>
    <w:p w:rsidR="00A5737D" w:rsidRPr="000A69B3" w:rsidRDefault="00A5737D" w:rsidP="000A69B3">
      <w:pPr>
        <w:pStyle w:val="ListParagraph"/>
        <w:numPr>
          <w:ilvl w:val="0"/>
          <w:numId w:val="11"/>
        </w:numPr>
        <w:spacing w:after="0" w:line="240" w:lineRule="auto"/>
        <w:ind w:left="284" w:hanging="284"/>
        <w:jc w:val="both"/>
        <w:rPr>
          <w:rFonts w:ascii="Times New Roman" w:hAnsi="Times New Roman" w:cs="Times New Roman"/>
          <w:szCs w:val="24"/>
        </w:rPr>
      </w:pPr>
      <w:r w:rsidRPr="000A69B3">
        <w:rPr>
          <w:rFonts w:ascii="Times New Roman" w:hAnsi="Times New Roman" w:cs="Times New Roman"/>
          <w:szCs w:val="24"/>
        </w:rPr>
        <w:t xml:space="preserve">Mendeskripsikan </w:t>
      </w:r>
      <w:r w:rsidR="00050220" w:rsidRPr="000A69B3">
        <w:rPr>
          <w:rFonts w:ascii="Times New Roman" w:hAnsi="Times New Roman" w:cs="Times New Roman"/>
          <w:szCs w:val="24"/>
        </w:rPr>
        <w:t>latar belakang</w:t>
      </w:r>
      <w:r w:rsidRPr="000A69B3">
        <w:rPr>
          <w:rFonts w:ascii="Times New Roman" w:hAnsi="Times New Roman" w:cs="Times New Roman"/>
          <w:szCs w:val="24"/>
        </w:rPr>
        <w:t xml:space="preserve"> pembangunan Bendungan Bili-Bili.</w:t>
      </w:r>
    </w:p>
    <w:p w:rsidR="00A5737D" w:rsidRPr="000A69B3" w:rsidRDefault="00A5737D" w:rsidP="000A69B3">
      <w:pPr>
        <w:pStyle w:val="ListParagraph"/>
        <w:numPr>
          <w:ilvl w:val="0"/>
          <w:numId w:val="11"/>
        </w:numPr>
        <w:spacing w:after="0" w:line="240" w:lineRule="auto"/>
        <w:ind w:left="284" w:hanging="284"/>
        <w:jc w:val="both"/>
        <w:rPr>
          <w:rFonts w:ascii="Times New Roman" w:hAnsi="Times New Roman" w:cs="Times New Roman"/>
          <w:szCs w:val="24"/>
        </w:rPr>
      </w:pPr>
      <w:r w:rsidRPr="000A69B3">
        <w:rPr>
          <w:rFonts w:ascii="Times New Roman" w:hAnsi="Times New Roman" w:cs="Times New Roman"/>
          <w:szCs w:val="24"/>
        </w:rPr>
        <w:t>Menganalisis perkembangan Bendungan Bili-Bili.</w:t>
      </w:r>
    </w:p>
    <w:p w:rsidR="000A69B3" w:rsidRPr="000A69B3" w:rsidRDefault="00A5737D" w:rsidP="000A69B3">
      <w:pPr>
        <w:pStyle w:val="ListParagraph"/>
        <w:numPr>
          <w:ilvl w:val="0"/>
          <w:numId w:val="11"/>
        </w:numPr>
        <w:spacing w:after="0" w:line="240" w:lineRule="auto"/>
        <w:ind w:left="284" w:hanging="284"/>
        <w:jc w:val="both"/>
        <w:rPr>
          <w:rFonts w:ascii="Times New Roman" w:hAnsi="Times New Roman" w:cs="Times New Roman"/>
          <w:szCs w:val="24"/>
        </w:rPr>
      </w:pPr>
      <w:r w:rsidRPr="000A69B3">
        <w:rPr>
          <w:rFonts w:ascii="Times New Roman" w:hAnsi="Times New Roman" w:cs="Times New Roman"/>
          <w:szCs w:val="24"/>
        </w:rPr>
        <w:lastRenderedPageBreak/>
        <w:t>Mendeskripsikan dampak pembangunan Bendungan Bili-Bili.</w:t>
      </w:r>
    </w:p>
    <w:p w:rsidR="000A69B3" w:rsidRPr="000A69B3" w:rsidRDefault="000A69B3" w:rsidP="000A69B3">
      <w:pPr>
        <w:pStyle w:val="ListParagraph"/>
        <w:spacing w:after="0" w:line="240" w:lineRule="auto"/>
        <w:ind w:left="284"/>
        <w:jc w:val="both"/>
        <w:rPr>
          <w:rFonts w:ascii="Times New Roman" w:hAnsi="Times New Roman" w:cs="Times New Roman"/>
          <w:szCs w:val="24"/>
        </w:rPr>
      </w:pPr>
    </w:p>
    <w:p w:rsidR="000A69B3" w:rsidRPr="00485B17" w:rsidRDefault="000A69B3" w:rsidP="000A69B3">
      <w:pPr>
        <w:spacing w:after="0" w:line="240" w:lineRule="auto"/>
        <w:rPr>
          <w:rFonts w:ascii="Times New Roman" w:hAnsi="Times New Roman" w:cs="Times New Roman"/>
          <w:b/>
        </w:rPr>
      </w:pPr>
      <w:r w:rsidRPr="00485B17">
        <w:rPr>
          <w:rFonts w:ascii="Times New Roman" w:hAnsi="Times New Roman" w:cs="Times New Roman"/>
          <w:b/>
        </w:rPr>
        <w:t>METODE PENELITIAN</w:t>
      </w:r>
    </w:p>
    <w:p w:rsidR="000A69B3" w:rsidRDefault="000A69B3" w:rsidP="000A69B3">
      <w:pPr>
        <w:pStyle w:val="ListParagraph"/>
        <w:spacing w:before="240" w:line="240" w:lineRule="auto"/>
        <w:ind w:left="0" w:firstLine="709"/>
        <w:jc w:val="both"/>
        <w:rPr>
          <w:rFonts w:ascii="Times New Roman" w:hAnsi="Times New Roman" w:cs="Times New Roman"/>
          <w:lang w:val="en-US"/>
        </w:rPr>
      </w:pPr>
      <w:r w:rsidRPr="00485B17">
        <w:rPr>
          <w:rFonts w:ascii="Times New Roman" w:hAnsi="Times New Roman" w:cs="Times New Roman"/>
        </w:rPr>
        <w:t>Tujuan dari penlitian ini untuk mencari dan menemukan informasi, serta menjelaskan tentang bendungan Bili-Bili kepada masyarakat melalui hasil riset sejarah. Agar tidak ada lagi kecemasan yang terjadi pada masyarakat ketika musim hujan datang. Adanya informasi tersbut dapat menjadi rujukan masyarakat untuk membendung isu-isu negatif (</w:t>
      </w:r>
      <w:r w:rsidRPr="00485B17">
        <w:rPr>
          <w:rFonts w:ascii="Times New Roman" w:hAnsi="Times New Roman" w:cs="Times New Roman"/>
          <w:i/>
        </w:rPr>
        <w:t>Hoaks</w:t>
      </w:r>
      <w:r w:rsidRPr="00485B17">
        <w:rPr>
          <w:rFonts w:ascii="Times New Roman" w:hAnsi="Times New Roman" w:cs="Times New Roman"/>
        </w:rPr>
        <w:t>) terkait isu jebolnya bendungan Bili-Bili yang sering  datang ketika musim hujan tiba.</w:t>
      </w:r>
    </w:p>
    <w:p w:rsidR="00787FAB" w:rsidRPr="00787FAB" w:rsidRDefault="00787FAB" w:rsidP="000A69B3">
      <w:pPr>
        <w:pStyle w:val="ListParagraph"/>
        <w:spacing w:before="240" w:line="240" w:lineRule="auto"/>
        <w:ind w:left="0" w:firstLine="709"/>
        <w:jc w:val="both"/>
        <w:rPr>
          <w:rFonts w:ascii="Times New Roman" w:hAnsi="Times New Roman" w:cs="Times New Roman"/>
          <w:lang w:val="en-US"/>
        </w:rPr>
      </w:pPr>
    </w:p>
    <w:p w:rsidR="00787FAB" w:rsidRPr="000A69B3" w:rsidRDefault="00787FAB" w:rsidP="00787FAB">
      <w:pPr>
        <w:pStyle w:val="ListParagraph"/>
        <w:numPr>
          <w:ilvl w:val="0"/>
          <w:numId w:val="18"/>
        </w:numPr>
        <w:spacing w:after="0" w:line="240" w:lineRule="auto"/>
        <w:ind w:left="284" w:hanging="284"/>
        <w:rPr>
          <w:rFonts w:ascii="Times New Roman" w:hAnsi="Times New Roman" w:cs="Times New Roman"/>
          <w:b/>
        </w:rPr>
      </w:pPr>
      <w:r w:rsidRPr="000A69B3">
        <w:rPr>
          <w:rFonts w:ascii="Times New Roman" w:hAnsi="Times New Roman" w:cs="Times New Roman"/>
          <w:b/>
        </w:rPr>
        <w:t xml:space="preserve">Jenis Penelitian </w:t>
      </w:r>
    </w:p>
    <w:p w:rsidR="000A69B3" w:rsidRPr="00485B17" w:rsidRDefault="000A69B3" w:rsidP="000A69B3">
      <w:pPr>
        <w:pStyle w:val="ListParagraph"/>
        <w:spacing w:before="240" w:line="240" w:lineRule="auto"/>
        <w:ind w:left="0" w:firstLine="709"/>
        <w:jc w:val="both"/>
        <w:rPr>
          <w:rFonts w:ascii="Times New Roman" w:hAnsi="Times New Roman" w:cs="Times New Roman"/>
        </w:rPr>
      </w:pPr>
      <w:r w:rsidRPr="00485B17">
        <w:rPr>
          <w:rFonts w:ascii="Times New Roman" w:hAnsi="Times New Roman" w:cs="Times New Roman"/>
        </w:rPr>
        <w:t xml:space="preserve">Jenis penelitian ini adalah penelitian kualitatif dengan pendekatan sejarah. Di dalamnya menjelaskan </w:t>
      </w:r>
      <w:r w:rsidR="00BE5C7C">
        <w:rPr>
          <w:rFonts w:ascii="Times New Roman" w:hAnsi="Times New Roman" w:cs="Times New Roman"/>
        </w:rPr>
        <w:t xml:space="preserve">latar belakang berdirinya </w:t>
      </w:r>
      <w:r w:rsidRPr="00485B17">
        <w:rPr>
          <w:rFonts w:ascii="Times New Roman" w:hAnsi="Times New Roman" w:cs="Times New Roman"/>
        </w:rPr>
        <w:t>bangunan Bendungan hingga dampaknya terhadap masyarakat. Selain itu bendungan dalam perjalanan sejarah manusia juga memberikan gambaran suatu peradaban yang lebih maju dalam sebuah kota. Masyaratkat kota adalah masyarakat yang memiliki konsumsi air yang tinggi dibandingkan dengan masyarakat pedesaan, oleh sebab itu penelitian ini dilakukan untuk memberikan gambaran yang objektif terkait dengan latar belakang dibangunya bendungan Bili-Bili beserta dampak/manfaatnya.</w:t>
      </w:r>
    </w:p>
    <w:p w:rsidR="000A69B3" w:rsidRDefault="000A69B3" w:rsidP="00750E9F">
      <w:pPr>
        <w:pStyle w:val="ListParagraph"/>
        <w:spacing w:before="240" w:line="240" w:lineRule="auto"/>
        <w:ind w:left="0" w:firstLine="709"/>
        <w:jc w:val="both"/>
        <w:rPr>
          <w:rFonts w:ascii="Times New Roman" w:hAnsi="Times New Roman" w:cs="Times New Roman"/>
        </w:rPr>
      </w:pPr>
      <w:r w:rsidRPr="00485B17">
        <w:rPr>
          <w:rFonts w:ascii="Times New Roman" w:hAnsi="Times New Roman" w:cs="Times New Roman"/>
        </w:rPr>
        <w:t>Gilbe</w:t>
      </w:r>
      <w:r w:rsidR="00BE5C7C">
        <w:rPr>
          <w:rFonts w:ascii="Times New Roman" w:hAnsi="Times New Roman" w:cs="Times New Roman"/>
        </w:rPr>
        <w:t>rt menjelaskan bahwa “</w:t>
      </w:r>
      <w:r w:rsidRPr="00485B17">
        <w:rPr>
          <w:rFonts w:ascii="Times New Roman" w:hAnsi="Times New Roman" w:cs="Times New Roman"/>
        </w:rPr>
        <w:t xml:space="preserve">metode sejarah adalah perangkat dan kaidah sistem yang dibuat untuk membantu secara efektif dan mengumpulkan sumber-sumber sejarah, menilainya secara kritis dan menyajikan suatu sistem hasil yang dicapai pada umumnya dalam bentuk tertulis </w:t>
      </w:r>
      <w:r w:rsidR="00754B0D" w:rsidRPr="00485B17">
        <w:rPr>
          <w:rFonts w:ascii="Times New Roman" w:hAnsi="Times New Roman" w:cs="Times New Roman"/>
        </w:rPr>
        <w:fldChar w:fldCharType="begin"/>
      </w:r>
      <w:r w:rsidRPr="00485B17">
        <w:rPr>
          <w:rFonts w:ascii="Times New Roman" w:hAnsi="Times New Roman" w:cs="Times New Roman"/>
        </w:rPr>
        <w:instrText xml:space="preserve"> ADDIN ZOTERO_ITEM CSL_CITATION {"citationID":"lXCT2krZ","properties":{"formattedCitation":"(Alfian Ibrahim, 1992)","plainCitation":"(Alfian Ibrahim, 1992)"},"citationItems":[{"id":55,"uris":["http://zotero.org/users/local/k1EIToKK/items/VEY7DJGZ"],"uri":["http://zotero.org/users/local/k1EIToKK/items/VEY7DJGZ"],"itemData":{"id":55,"type":"book","title":"Tentang Metodologi sejarah: di dalam Ibrahim dan hikayat sampai  sejarah kritis.","publisher":"gadja mada press","publisher-place":"jogjakarta","event-place":"jogjakarta","author":[{"literal":"Alfian Ibrahim"}],"issued":{"date-parts":[["1992"]]}}}],"schema":"https://github.com/citation-style-language/schema/raw/master/csl-citation.json"} </w:instrText>
      </w:r>
      <w:r w:rsidR="00754B0D" w:rsidRPr="00485B17">
        <w:rPr>
          <w:rFonts w:ascii="Times New Roman" w:hAnsi="Times New Roman" w:cs="Times New Roman"/>
        </w:rPr>
        <w:fldChar w:fldCharType="separate"/>
      </w:r>
      <w:r w:rsidR="00BE5C7C">
        <w:rPr>
          <w:rFonts w:ascii="Times New Roman" w:hAnsi="Times New Roman" w:cs="Times New Roman"/>
        </w:rPr>
        <w:t xml:space="preserve">(Alfian Ibrahim, 1992: </w:t>
      </w:r>
      <w:r w:rsidRPr="00485B17">
        <w:rPr>
          <w:rFonts w:ascii="Times New Roman" w:hAnsi="Times New Roman" w:cs="Times New Roman"/>
        </w:rPr>
        <w:t>411)</w:t>
      </w:r>
      <w:r w:rsidR="00754B0D" w:rsidRPr="00485B17">
        <w:rPr>
          <w:rFonts w:ascii="Times New Roman" w:hAnsi="Times New Roman" w:cs="Times New Roman"/>
        </w:rPr>
        <w:fldChar w:fldCharType="end"/>
      </w:r>
      <w:r w:rsidRPr="00485B17">
        <w:rPr>
          <w:rFonts w:ascii="Times New Roman" w:hAnsi="Times New Roman" w:cs="Times New Roman"/>
        </w:rPr>
        <w:t xml:space="preserve">. Sedangkan menurut Ghottschalk metode penelitian sejarah adalah peroses menguji dan menganalisis secara kritis rekaman dan peniggalan masa lampau. Artinya rekonstruksi masa lalu harus diuji kebenarannya sebelum disajikan dalam bentuk tulisan </w:t>
      </w:r>
      <w:r w:rsidR="00754B0D" w:rsidRPr="00485B17">
        <w:rPr>
          <w:rFonts w:ascii="Times New Roman" w:hAnsi="Times New Roman" w:cs="Times New Roman"/>
        </w:rPr>
        <w:fldChar w:fldCharType="begin"/>
      </w:r>
      <w:r w:rsidRPr="00485B17">
        <w:rPr>
          <w:rFonts w:ascii="Times New Roman" w:hAnsi="Times New Roman" w:cs="Times New Roman"/>
        </w:rPr>
        <w:instrText xml:space="preserve"> ADDIN ZOTERO_ITEM CSL_CITATION {"citationID":"7nFeRWqo","properties":{"formattedCitation":"(Pusponegoro dkk, 1992)","plainCitation":"(Pusponegoro dkk, 1992)"},"citationItems":[{"id":57,"uris":["http://zotero.org/users/local/k1EIToKK/items/A7ULLIYY"],"uri":["http://zotero.org/users/local/k1EIToKK/items/A7ULLIYY"],"itemData":{"id":57,"type":"book","title":"sejarah nasional indonesia.","publisher":"balai pustaka","publisher-place":"Jakarta","event-place":"Jakarta","author":[{"literal":"Pusponegoro dkk"}],"issued":{"date-parts":[["1992"]]}}}],"schema":"https://github.com/citation-style-language/schema/raw/master/csl-citation.json"} </w:instrText>
      </w:r>
      <w:r w:rsidR="00754B0D" w:rsidRPr="00485B17">
        <w:rPr>
          <w:rFonts w:ascii="Times New Roman" w:hAnsi="Times New Roman" w:cs="Times New Roman"/>
        </w:rPr>
        <w:fldChar w:fldCharType="separate"/>
      </w:r>
      <w:r w:rsidRPr="00485B17">
        <w:rPr>
          <w:rFonts w:ascii="Times New Roman" w:hAnsi="Times New Roman" w:cs="Times New Roman"/>
        </w:rPr>
        <w:t>(Pusponegoro dkk, 1992;18)</w:t>
      </w:r>
      <w:r w:rsidR="00754B0D" w:rsidRPr="00485B17">
        <w:rPr>
          <w:rFonts w:ascii="Times New Roman" w:hAnsi="Times New Roman" w:cs="Times New Roman"/>
        </w:rPr>
        <w:fldChar w:fldCharType="end"/>
      </w:r>
      <w:r w:rsidRPr="00485B17">
        <w:rPr>
          <w:rFonts w:ascii="Times New Roman" w:hAnsi="Times New Roman" w:cs="Times New Roman"/>
        </w:rPr>
        <w:t>.</w:t>
      </w:r>
    </w:p>
    <w:p w:rsidR="00750E9F" w:rsidRPr="00750E9F" w:rsidRDefault="00750E9F" w:rsidP="00750E9F">
      <w:pPr>
        <w:pStyle w:val="ListParagraph"/>
        <w:spacing w:before="240" w:line="240" w:lineRule="auto"/>
        <w:ind w:left="0" w:firstLine="709"/>
        <w:jc w:val="both"/>
        <w:rPr>
          <w:rFonts w:ascii="Times New Roman" w:hAnsi="Times New Roman" w:cs="Times New Roman"/>
        </w:rPr>
      </w:pPr>
    </w:p>
    <w:p w:rsidR="000A69B3" w:rsidRPr="000A69B3" w:rsidRDefault="000A69B3" w:rsidP="000A69B3">
      <w:pPr>
        <w:pStyle w:val="ListParagraph"/>
        <w:numPr>
          <w:ilvl w:val="0"/>
          <w:numId w:val="18"/>
        </w:numPr>
        <w:spacing w:before="240" w:line="240" w:lineRule="auto"/>
        <w:ind w:left="0"/>
        <w:rPr>
          <w:rFonts w:ascii="Times New Roman" w:hAnsi="Times New Roman" w:cs="Times New Roman"/>
          <w:b/>
        </w:rPr>
      </w:pPr>
      <w:r w:rsidRPr="000A69B3">
        <w:rPr>
          <w:rFonts w:ascii="Times New Roman" w:hAnsi="Times New Roman" w:cs="Times New Roman"/>
          <w:b/>
        </w:rPr>
        <w:t>Lokasi Penelitian</w:t>
      </w:r>
    </w:p>
    <w:p w:rsidR="000A69B3" w:rsidRPr="00485B17" w:rsidRDefault="000A69B3" w:rsidP="000A69B3">
      <w:pPr>
        <w:pStyle w:val="ListParagraph"/>
        <w:spacing w:after="0" w:line="240" w:lineRule="auto"/>
        <w:ind w:left="0" w:firstLine="709"/>
        <w:jc w:val="both"/>
        <w:rPr>
          <w:rFonts w:ascii="Times New Roman" w:hAnsi="Times New Roman" w:cs="Times New Roman"/>
        </w:rPr>
      </w:pPr>
      <w:r w:rsidRPr="00485B17">
        <w:rPr>
          <w:rFonts w:ascii="Times New Roman" w:hAnsi="Times New Roman" w:cs="Times New Roman"/>
        </w:rPr>
        <w:t xml:space="preserve">Lokasi penelitian terletak Daerah Tangkapan Air (DTA) Bendungan Bili-Bili Kabupaten Gowa. Lokasi penelitian berjarak sekitar 45 km dari ibukota Provinsi Sulawesi Selatan, sedangkan dari ibukota Kabupaten Gowa berjarak sekotar 30 km. Kawasan ini dapat </w:t>
      </w:r>
      <w:r w:rsidRPr="00485B17">
        <w:rPr>
          <w:rFonts w:ascii="Times New Roman" w:hAnsi="Times New Roman" w:cs="Times New Roman"/>
        </w:rPr>
        <w:lastRenderedPageBreak/>
        <w:t>ditempuh dengan menggunakan kendaraan beroda empat maupun beroda dua dengan waktu kurang lebih 1 jam 30 menit dari kota Makassar. Secara geografis, Bendungan Bili-Bili terletak pada 119º 34’55” - 119º 56’40” LU dan 05º 11’05” - 05º 20’25” LS. Bendungan Bili-Bili memiliki luas ± 38.407,9 ha atau sekitar 34,07% dari luas total DAS Jeneberang yaitu 103.605,5 ha. (Google earth: 2017; Citra Satelit)</w:t>
      </w:r>
    </w:p>
    <w:p w:rsidR="000A69B3" w:rsidRPr="00485B17" w:rsidRDefault="000A69B3" w:rsidP="000A69B3">
      <w:pPr>
        <w:pStyle w:val="ListParagraph"/>
        <w:spacing w:after="0" w:line="240" w:lineRule="auto"/>
        <w:ind w:left="0" w:firstLine="709"/>
        <w:jc w:val="both"/>
        <w:rPr>
          <w:rFonts w:ascii="Times New Roman" w:hAnsi="Times New Roman" w:cs="Times New Roman"/>
        </w:rPr>
      </w:pPr>
      <w:r w:rsidRPr="00485B17">
        <w:rPr>
          <w:rFonts w:ascii="Times New Roman" w:hAnsi="Times New Roman" w:cs="Times New Roman"/>
        </w:rPr>
        <w:t>Menurut wilayah administrasi Kabupaten Gowa, Bendungan Bili-Bili terletak pada empat kecamatan yaitu Kecamatan Parangloe, Kecamatan Parigi, Kecamatan Manuju, dan Kecamatan Tinggimoncong. Adapun batas-batas Daerah Tangkapan Air Bendungan Bili-Bili sebagai berikut:</w:t>
      </w:r>
    </w:p>
    <w:p w:rsidR="000A69B3" w:rsidRPr="00485B17" w:rsidRDefault="000A69B3" w:rsidP="000A69B3">
      <w:pPr>
        <w:pStyle w:val="ListParagraph"/>
        <w:numPr>
          <w:ilvl w:val="0"/>
          <w:numId w:val="14"/>
        </w:numPr>
        <w:spacing w:after="0" w:line="240" w:lineRule="auto"/>
        <w:ind w:left="284" w:hanging="284"/>
        <w:jc w:val="both"/>
        <w:rPr>
          <w:rFonts w:ascii="Times New Roman" w:hAnsi="Times New Roman" w:cs="Times New Roman"/>
        </w:rPr>
      </w:pPr>
      <w:r w:rsidRPr="00485B17">
        <w:rPr>
          <w:rFonts w:ascii="Times New Roman" w:hAnsi="Times New Roman" w:cs="Times New Roman"/>
        </w:rPr>
        <w:t>Sebelah Utara berbatasan dengan DAS Tallo dan DAS Maros</w:t>
      </w:r>
    </w:p>
    <w:p w:rsidR="000A69B3" w:rsidRPr="00485B17" w:rsidRDefault="000A69B3" w:rsidP="000A69B3">
      <w:pPr>
        <w:pStyle w:val="ListParagraph"/>
        <w:numPr>
          <w:ilvl w:val="0"/>
          <w:numId w:val="14"/>
        </w:numPr>
        <w:spacing w:after="0" w:line="240" w:lineRule="auto"/>
        <w:ind w:left="284" w:hanging="284"/>
        <w:jc w:val="both"/>
        <w:rPr>
          <w:rFonts w:ascii="Times New Roman" w:hAnsi="Times New Roman" w:cs="Times New Roman"/>
        </w:rPr>
      </w:pPr>
      <w:r w:rsidRPr="00485B17">
        <w:rPr>
          <w:rFonts w:ascii="Times New Roman" w:hAnsi="Times New Roman" w:cs="Times New Roman"/>
        </w:rPr>
        <w:t>Sebelah Timur berbatasan dengan DAS Tangka</w:t>
      </w:r>
    </w:p>
    <w:p w:rsidR="000A69B3" w:rsidRPr="00485B17" w:rsidRDefault="000A69B3" w:rsidP="000A69B3">
      <w:pPr>
        <w:pStyle w:val="ListParagraph"/>
        <w:numPr>
          <w:ilvl w:val="0"/>
          <w:numId w:val="14"/>
        </w:numPr>
        <w:spacing w:after="0" w:line="240" w:lineRule="auto"/>
        <w:ind w:left="284" w:hanging="284"/>
        <w:jc w:val="both"/>
        <w:rPr>
          <w:rFonts w:ascii="Times New Roman" w:hAnsi="Times New Roman" w:cs="Times New Roman"/>
        </w:rPr>
      </w:pPr>
      <w:r w:rsidRPr="00485B17">
        <w:rPr>
          <w:rFonts w:ascii="Times New Roman" w:hAnsi="Times New Roman" w:cs="Times New Roman"/>
        </w:rPr>
        <w:t>Sebelah Selatan berbatasan dengan DAS Jeneberang dan DAS Kelara</w:t>
      </w:r>
    </w:p>
    <w:p w:rsidR="000A69B3" w:rsidRPr="00485B17" w:rsidRDefault="000A69B3" w:rsidP="000A69B3">
      <w:pPr>
        <w:pStyle w:val="ListParagraph"/>
        <w:numPr>
          <w:ilvl w:val="0"/>
          <w:numId w:val="14"/>
        </w:numPr>
        <w:spacing w:after="0" w:line="240" w:lineRule="auto"/>
        <w:ind w:left="284" w:hanging="284"/>
        <w:jc w:val="both"/>
        <w:rPr>
          <w:rFonts w:ascii="Times New Roman" w:hAnsi="Times New Roman" w:cs="Times New Roman"/>
        </w:rPr>
      </w:pPr>
      <w:r w:rsidRPr="00485B17">
        <w:rPr>
          <w:rFonts w:ascii="Times New Roman" w:hAnsi="Times New Roman" w:cs="Times New Roman"/>
        </w:rPr>
        <w:t>Sebelah Barat berbatasan dengan DAS Jeneberang (Bidang Pengairan, 1992).</w:t>
      </w:r>
    </w:p>
    <w:p w:rsidR="000A69B3" w:rsidRPr="00485B17" w:rsidRDefault="000A69B3" w:rsidP="000A69B3">
      <w:pPr>
        <w:pStyle w:val="ListParagraph"/>
        <w:spacing w:after="0" w:line="240" w:lineRule="auto"/>
        <w:ind w:left="284"/>
        <w:jc w:val="both"/>
        <w:rPr>
          <w:rFonts w:ascii="Times New Roman" w:hAnsi="Times New Roman" w:cs="Times New Roman"/>
        </w:rPr>
      </w:pPr>
    </w:p>
    <w:p w:rsidR="000A69B3" w:rsidRPr="00485B17" w:rsidRDefault="000A69B3" w:rsidP="00787FAB">
      <w:pPr>
        <w:pStyle w:val="ListParagraph"/>
        <w:numPr>
          <w:ilvl w:val="0"/>
          <w:numId w:val="18"/>
        </w:numPr>
        <w:spacing w:line="240" w:lineRule="auto"/>
        <w:ind w:left="284" w:hanging="284"/>
        <w:rPr>
          <w:rFonts w:ascii="Times New Roman" w:hAnsi="Times New Roman" w:cs="Times New Roman"/>
          <w:b/>
        </w:rPr>
      </w:pPr>
      <w:r w:rsidRPr="00485B17">
        <w:rPr>
          <w:rFonts w:ascii="Times New Roman" w:hAnsi="Times New Roman" w:cs="Times New Roman"/>
          <w:b/>
        </w:rPr>
        <w:t xml:space="preserve">Sumber Data </w:t>
      </w:r>
    </w:p>
    <w:p w:rsidR="000A69B3" w:rsidRPr="00485B17" w:rsidRDefault="000A69B3" w:rsidP="000A69B3">
      <w:pPr>
        <w:pStyle w:val="ListParagraph"/>
        <w:spacing w:before="160" w:line="240" w:lineRule="auto"/>
        <w:ind w:left="0" w:firstLine="720"/>
        <w:jc w:val="both"/>
        <w:rPr>
          <w:rFonts w:ascii="Times New Roman" w:hAnsi="Times New Roman" w:cs="Times New Roman"/>
        </w:rPr>
      </w:pPr>
      <w:r w:rsidRPr="00485B17">
        <w:rPr>
          <w:rFonts w:ascii="Times New Roman" w:hAnsi="Times New Roman" w:cs="Times New Roman"/>
        </w:rPr>
        <w:t xml:space="preserve">Dalam penelitian sejarah sumber data yang menjadi pijakan dalam tulisan biasanya ada dua yaitu sumber primer dan sekunder. Dalam penelitian ini menggunakan sumber primer yang meliputi beberapa dokumen (arsip) terkait dengan data perencanan proyek pembangunan Bendungan </w:t>
      </w:r>
      <w:r w:rsidR="00BE5C7C">
        <w:rPr>
          <w:rFonts w:ascii="Times New Roman" w:hAnsi="Times New Roman" w:cs="Times New Roman"/>
        </w:rPr>
        <w:t>Bili-Bili Tahun 1992-1999 (Pros</w:t>
      </w:r>
      <w:r w:rsidRPr="00485B17">
        <w:rPr>
          <w:rFonts w:ascii="Times New Roman" w:hAnsi="Times New Roman" w:cs="Times New Roman"/>
        </w:rPr>
        <w:t>es pembangunan). Sedangkan sumber sekunder, itu terdapat buku-buku, jurnal, tesis, dan makalah, yang relevan dengan fokus penelitian. Dengan menggabungkan kedua sumber yang ada, merupakan upaya agar dapat menyalurkan tulisan yang dapat memberikan informasi situasi kelampauan mengenai proses pembangunan Bendungan Bili-Bili.</w:t>
      </w:r>
    </w:p>
    <w:p w:rsidR="000A69B3" w:rsidRPr="00485B17" w:rsidRDefault="00054683" w:rsidP="000A69B3">
      <w:pPr>
        <w:pStyle w:val="ListParagraph"/>
        <w:spacing w:before="160" w:after="0" w:line="240" w:lineRule="auto"/>
        <w:ind w:left="0" w:firstLine="540"/>
        <w:jc w:val="both"/>
        <w:rPr>
          <w:rFonts w:ascii="Times New Roman" w:hAnsi="Times New Roman" w:cs="Times New Roman"/>
        </w:rPr>
      </w:pPr>
      <w:r>
        <w:rPr>
          <w:rFonts w:ascii="Times New Roman" w:hAnsi="Times New Roman" w:cs="Times New Roman"/>
        </w:rPr>
        <w:t>Selain</w:t>
      </w:r>
      <w:r w:rsidR="000A69B3" w:rsidRPr="00485B17">
        <w:rPr>
          <w:rFonts w:ascii="Times New Roman" w:hAnsi="Times New Roman" w:cs="Times New Roman"/>
        </w:rPr>
        <w:t xml:space="preserve"> melalui dokumen, penelusuran sejarah Bendungan Bili-Bili dilakukan pula melalui wawancara dengan pihak-pihak terkait yaitu perencana, pelaksana dan, p</w:t>
      </w:r>
      <w:r>
        <w:rPr>
          <w:rFonts w:ascii="Times New Roman" w:hAnsi="Times New Roman" w:cs="Times New Roman"/>
        </w:rPr>
        <w:t>engawas dengan tujuan mengetahui</w:t>
      </w:r>
      <w:r w:rsidR="000A69B3" w:rsidRPr="00485B17">
        <w:rPr>
          <w:rFonts w:ascii="Times New Roman" w:hAnsi="Times New Roman" w:cs="Times New Roman"/>
        </w:rPr>
        <w:t xml:space="preserve"> proses pembangunan Bendungan Bili-Bili. Sumber tertulis acap kali tidak menerangkan makna tersembunyi dibelakang deretan kalimat yang termaktub dalam tulisan. Maka tiba waktunya bagi disiplin sejarah untuk menengok bahan lisan, bahan yang tidak tertulis, atau rekaman dalam bentuk lain. Jika emosi, suasana dan makna yang diciptakan </w:t>
      </w:r>
      <w:r w:rsidR="000A69B3" w:rsidRPr="00485B17">
        <w:rPr>
          <w:rFonts w:ascii="Times New Roman" w:hAnsi="Times New Roman" w:cs="Times New Roman"/>
        </w:rPr>
        <w:lastRenderedPageBreak/>
        <w:t>kegiatan tidak lagi dapat dijumpai dalam bahan-bahan tertu</w:t>
      </w:r>
      <w:r>
        <w:rPr>
          <w:rFonts w:ascii="Times New Roman" w:hAnsi="Times New Roman" w:cs="Times New Roman"/>
        </w:rPr>
        <w:t>lis, kita harus menggunakan</w:t>
      </w:r>
      <w:r w:rsidR="000A69B3" w:rsidRPr="00485B17">
        <w:rPr>
          <w:rFonts w:ascii="Times New Roman" w:hAnsi="Times New Roman" w:cs="Times New Roman"/>
        </w:rPr>
        <w:t xml:space="preserve"> sumber lisan y</w:t>
      </w:r>
      <w:r>
        <w:rPr>
          <w:rFonts w:ascii="Times New Roman" w:hAnsi="Times New Roman" w:cs="Times New Roman"/>
        </w:rPr>
        <w:t>ang diperoleh lewat</w:t>
      </w:r>
      <w:r w:rsidR="000A69B3" w:rsidRPr="00485B17">
        <w:rPr>
          <w:rFonts w:ascii="Times New Roman" w:hAnsi="Times New Roman" w:cs="Times New Roman"/>
        </w:rPr>
        <w:t xml:space="preserve"> wawancara.</w:t>
      </w:r>
    </w:p>
    <w:p w:rsidR="000A69B3" w:rsidRPr="00CF13DD" w:rsidRDefault="000A69B3" w:rsidP="00CF13DD">
      <w:pPr>
        <w:pStyle w:val="ListParagraph"/>
        <w:spacing w:before="160" w:after="0" w:line="240" w:lineRule="auto"/>
        <w:ind w:left="0" w:firstLine="540"/>
        <w:jc w:val="both"/>
        <w:rPr>
          <w:rFonts w:ascii="Times New Roman" w:hAnsi="Times New Roman" w:cs="Times New Roman"/>
          <w:color w:val="000000"/>
        </w:rPr>
      </w:pPr>
      <w:r w:rsidRPr="00485B17">
        <w:rPr>
          <w:rFonts w:ascii="Times New Roman" w:hAnsi="Times New Roman" w:cs="Times New Roman"/>
        </w:rPr>
        <w:t>Untuk mendapatkan sumber sejarah lisan, maka peneliti melakukan wawancara orang yang dianggap tahu dan mengerti maupun menjadi pelaku/saksi dalam perjalanan sejarah yang merasakan dampak/manfaat pembangunan Bendungan Bili-Bili.</w:t>
      </w:r>
      <w:r w:rsidR="00054683">
        <w:rPr>
          <w:rFonts w:ascii="Times New Roman" w:hAnsi="Times New Roman" w:cs="Times New Roman"/>
        </w:rPr>
        <w:t xml:space="preserve"> </w:t>
      </w:r>
      <w:r w:rsidRPr="00485B17">
        <w:rPr>
          <w:rFonts w:ascii="Times New Roman" w:hAnsi="Times New Roman" w:cs="Times New Roman"/>
          <w:color w:val="000000"/>
        </w:rPr>
        <w:t>Sumber lisan dapat memperkuat jalinan fakta yang terdapat dalam sumber te</w:t>
      </w:r>
      <w:r w:rsidR="00054683">
        <w:rPr>
          <w:rFonts w:ascii="Times New Roman" w:hAnsi="Times New Roman" w:cs="Times New Roman"/>
          <w:color w:val="000000"/>
        </w:rPr>
        <w:t>rtulis berupa dokumen</w:t>
      </w:r>
      <w:r w:rsidRPr="00485B17">
        <w:rPr>
          <w:rFonts w:ascii="Times New Roman" w:hAnsi="Times New Roman" w:cs="Times New Roman"/>
          <w:color w:val="000000"/>
        </w:rPr>
        <w:t xml:space="preserve">, walaupun perlu diperhatikan tingkat kesahihan dari narasumber yang diwawancarai sebagai sumber lisan </w:t>
      </w:r>
      <w:r w:rsidRPr="00CF13DD">
        <w:rPr>
          <w:rFonts w:ascii="Times New Roman" w:hAnsi="Times New Roman" w:cs="Times New Roman"/>
          <w:b/>
          <w:color w:val="000000"/>
        </w:rPr>
        <w:t>(</w:t>
      </w:r>
      <w:r w:rsidRPr="00CF13DD">
        <w:rPr>
          <w:rStyle w:val="A0"/>
          <w:rFonts w:ascii="Times New Roman" w:hAnsi="Times New Roman" w:cs="Times New Roman"/>
          <w:b w:val="0"/>
        </w:rPr>
        <w:t>Kresno Brahmantyo, 2016:1</w:t>
      </w:r>
      <w:r w:rsidR="00CF13DD" w:rsidRPr="00CF13DD">
        <w:rPr>
          <w:rFonts w:ascii="Times New Roman" w:hAnsi="Times New Roman" w:cs="Times New Roman"/>
          <w:b/>
          <w:color w:val="000000"/>
        </w:rPr>
        <w:t>)</w:t>
      </w:r>
      <w:r w:rsidRPr="00485B17">
        <w:rPr>
          <w:rFonts w:ascii="Times New Roman" w:hAnsi="Times New Roman" w:cs="Times New Roman"/>
          <w:color w:val="000000"/>
        </w:rPr>
        <w:t xml:space="preserve"> </w:t>
      </w:r>
    </w:p>
    <w:p w:rsidR="000A69B3" w:rsidRPr="00485B17" w:rsidRDefault="000A69B3" w:rsidP="000A69B3">
      <w:pPr>
        <w:pStyle w:val="ListParagraph"/>
        <w:spacing w:before="160" w:after="0" w:line="240" w:lineRule="auto"/>
        <w:ind w:left="0" w:firstLine="540"/>
        <w:jc w:val="both"/>
        <w:rPr>
          <w:rFonts w:ascii="Times New Roman" w:hAnsi="Times New Roman" w:cs="Times New Roman"/>
        </w:rPr>
      </w:pPr>
      <w:r w:rsidRPr="00485B17">
        <w:rPr>
          <w:rFonts w:ascii="Times New Roman" w:hAnsi="Times New Roman" w:cs="Times New Roman"/>
        </w:rPr>
        <w:t>Selain itu, sumber-sumber yang dapat dijadikan referensi adalah berupa buku-buku dan hasil penelitian terd</w:t>
      </w:r>
      <w:r w:rsidR="00054683">
        <w:rPr>
          <w:rFonts w:ascii="Times New Roman" w:hAnsi="Times New Roman" w:cs="Times New Roman"/>
        </w:rPr>
        <w:t xml:space="preserve">ahulu yang </w:t>
      </w:r>
      <w:r w:rsidRPr="00485B17">
        <w:rPr>
          <w:rFonts w:ascii="Times New Roman" w:hAnsi="Times New Roman" w:cs="Times New Roman"/>
        </w:rPr>
        <w:t>berhubungan dengan bendungan atau waduk. Selama data itu bisa mendukung dan dianggap relevan, maka akan dijadikan sumber data dalam penelitian ini.</w:t>
      </w:r>
    </w:p>
    <w:p w:rsidR="000A69B3" w:rsidRPr="00485B17" w:rsidRDefault="000A69B3" w:rsidP="000A69B3">
      <w:pPr>
        <w:pStyle w:val="ListParagraph"/>
        <w:spacing w:before="160" w:after="0" w:line="240" w:lineRule="auto"/>
        <w:ind w:left="0" w:firstLine="540"/>
        <w:jc w:val="both"/>
        <w:rPr>
          <w:rFonts w:ascii="Times New Roman" w:hAnsi="Times New Roman" w:cs="Times New Roman"/>
          <w:b/>
        </w:rPr>
      </w:pPr>
    </w:p>
    <w:p w:rsidR="000A69B3" w:rsidRPr="00485B17" w:rsidRDefault="000A69B3" w:rsidP="00787FAB">
      <w:pPr>
        <w:pStyle w:val="ListParagraph"/>
        <w:numPr>
          <w:ilvl w:val="0"/>
          <w:numId w:val="18"/>
        </w:numPr>
        <w:spacing w:before="240" w:line="240" w:lineRule="auto"/>
        <w:ind w:left="284" w:hanging="284"/>
        <w:rPr>
          <w:rFonts w:ascii="Times New Roman" w:hAnsi="Times New Roman" w:cs="Times New Roman"/>
          <w:b/>
        </w:rPr>
      </w:pPr>
      <w:r w:rsidRPr="00485B17">
        <w:rPr>
          <w:rFonts w:ascii="Times New Roman" w:hAnsi="Times New Roman" w:cs="Times New Roman"/>
          <w:b/>
        </w:rPr>
        <w:t>Teknik Pengumpulan Data</w:t>
      </w:r>
    </w:p>
    <w:p w:rsidR="000A69B3" w:rsidRPr="00485B17" w:rsidRDefault="000A69B3" w:rsidP="000A69B3">
      <w:pPr>
        <w:spacing w:before="240" w:line="240" w:lineRule="auto"/>
        <w:ind w:firstLine="720"/>
        <w:jc w:val="both"/>
        <w:rPr>
          <w:rFonts w:ascii="Times New Roman" w:hAnsi="Times New Roman" w:cs="Times New Roman"/>
        </w:rPr>
      </w:pPr>
      <w:r w:rsidRPr="00485B17">
        <w:rPr>
          <w:rFonts w:ascii="Times New Roman" w:hAnsi="Times New Roman" w:cs="Times New Roman"/>
        </w:rPr>
        <w:t>Teknik pengumpulan data yang digunakan dalam penelitian ini adalah wawancara mendalam, observasi berperan aktif, analisis dokumen (</w:t>
      </w:r>
      <w:r w:rsidRPr="00485B17">
        <w:rPr>
          <w:rFonts w:ascii="Times New Roman" w:hAnsi="Times New Roman" w:cs="Times New Roman"/>
          <w:i/>
        </w:rPr>
        <w:t>content analysis</w:t>
      </w:r>
      <w:r w:rsidRPr="00485B17">
        <w:rPr>
          <w:rFonts w:ascii="Times New Roman" w:hAnsi="Times New Roman" w:cs="Times New Roman"/>
        </w:rPr>
        <w:t xml:space="preserve">). </w:t>
      </w:r>
    </w:p>
    <w:p w:rsidR="000A69B3" w:rsidRPr="00485B17" w:rsidRDefault="000A69B3" w:rsidP="000A69B3">
      <w:pPr>
        <w:spacing w:before="240" w:line="240" w:lineRule="auto"/>
        <w:ind w:firstLine="720"/>
        <w:jc w:val="both"/>
        <w:rPr>
          <w:rFonts w:ascii="Times New Roman" w:hAnsi="Times New Roman" w:cs="Times New Roman"/>
        </w:rPr>
      </w:pPr>
      <w:r w:rsidRPr="00485B17">
        <w:rPr>
          <w:rFonts w:ascii="Times New Roman" w:hAnsi="Times New Roman" w:cs="Times New Roman"/>
        </w:rPr>
        <w:t>Adapun secara spesifik teknik pengumpulan data yang dimaksud sebagai berikut:</w:t>
      </w:r>
    </w:p>
    <w:p w:rsidR="000A69B3" w:rsidRPr="000A69B3" w:rsidRDefault="000A69B3" w:rsidP="000A69B3">
      <w:pPr>
        <w:spacing w:after="0" w:line="240" w:lineRule="auto"/>
        <w:rPr>
          <w:rFonts w:ascii="Times New Roman" w:hAnsi="Times New Roman" w:cs="Times New Roman"/>
        </w:rPr>
      </w:pPr>
      <w:r w:rsidRPr="000A69B3">
        <w:rPr>
          <w:rFonts w:ascii="Times New Roman" w:hAnsi="Times New Roman" w:cs="Times New Roman"/>
        </w:rPr>
        <w:t>1. Wawancara Mendalam (</w:t>
      </w:r>
      <w:r w:rsidRPr="000A69B3">
        <w:rPr>
          <w:rFonts w:ascii="Times New Roman" w:hAnsi="Times New Roman" w:cs="Times New Roman"/>
          <w:i/>
        </w:rPr>
        <w:t>In-Depth Interviewing</w:t>
      </w:r>
      <w:r w:rsidRPr="000A69B3">
        <w:rPr>
          <w:rFonts w:ascii="Times New Roman" w:hAnsi="Times New Roman" w:cs="Times New Roman"/>
        </w:rPr>
        <w:t>)</w:t>
      </w:r>
    </w:p>
    <w:p w:rsidR="000A69B3" w:rsidRPr="00485B17" w:rsidRDefault="000A69B3" w:rsidP="000A69B3">
      <w:pPr>
        <w:spacing w:after="0" w:line="240" w:lineRule="auto"/>
        <w:ind w:firstLine="720"/>
        <w:jc w:val="both"/>
        <w:rPr>
          <w:rFonts w:ascii="Times New Roman" w:hAnsi="Times New Roman" w:cs="Times New Roman"/>
        </w:rPr>
      </w:pPr>
      <w:r w:rsidRPr="00485B17">
        <w:rPr>
          <w:rFonts w:ascii="Times New Roman" w:hAnsi="Times New Roman" w:cs="Times New Roman"/>
        </w:rPr>
        <w:t xml:space="preserve">Wawancara adalah percakapan dengan maksud tertentu yang dilakukan oleh dua pihak yaitu pewawancara yang mengajukan pertanyaan dan yang diwawancarai yang memberikan jawaban atas pertanyaan itu (Moleong, 2006: 186-187). Wawancara dilakukan pada waktu dan konteks yang dianggap tepat. Pada tataran operasional, perencanaan maupun pemrograman untuk memperoleh data yang mempunyai kedalaman serta dilakukan berulangkali sesuai dengan kebutuhan yang diistilahkan dengan </w:t>
      </w:r>
      <w:r w:rsidRPr="00485B17">
        <w:rPr>
          <w:rFonts w:ascii="Times New Roman" w:hAnsi="Times New Roman" w:cs="Times New Roman"/>
          <w:i/>
        </w:rPr>
        <w:t>in-deep interviewing.</w:t>
      </w:r>
    </w:p>
    <w:p w:rsidR="000A69B3" w:rsidRPr="00485B17" w:rsidRDefault="000A69B3" w:rsidP="000A69B3">
      <w:pPr>
        <w:spacing w:after="0" w:line="240" w:lineRule="auto"/>
        <w:ind w:firstLine="720"/>
        <w:jc w:val="both"/>
        <w:rPr>
          <w:rFonts w:ascii="Times New Roman" w:hAnsi="Times New Roman" w:cs="Times New Roman"/>
        </w:rPr>
      </w:pPr>
      <w:r w:rsidRPr="00485B17">
        <w:rPr>
          <w:rFonts w:ascii="Times New Roman" w:hAnsi="Times New Roman" w:cs="Times New Roman"/>
        </w:rPr>
        <w:t xml:space="preserve">Menurut Sutopo (2006: 69) wawancara mendalam dilakukan dengan pertanyaan yang bersifat terbuka </w:t>
      </w:r>
      <w:r w:rsidRPr="00485B17">
        <w:rPr>
          <w:rFonts w:ascii="Times New Roman" w:hAnsi="Times New Roman" w:cs="Times New Roman"/>
          <w:i/>
        </w:rPr>
        <w:t>(open-ended),</w:t>
      </w:r>
      <w:r w:rsidRPr="00485B17">
        <w:rPr>
          <w:rFonts w:ascii="Times New Roman" w:hAnsi="Times New Roman" w:cs="Times New Roman"/>
        </w:rPr>
        <w:t xml:space="preserve"> dan mengarah pada kedalaman informasi serta dilakukan tidak secara formal terstruktur, guna menggali pandangan subjek yang diteliti tentang banyak hal yang sangat bermanfaat untuk menjadi dasar </w:t>
      </w:r>
      <w:r w:rsidRPr="00485B17">
        <w:rPr>
          <w:rFonts w:ascii="Times New Roman" w:hAnsi="Times New Roman" w:cs="Times New Roman"/>
        </w:rPr>
        <w:lastRenderedPageBreak/>
        <w:t xml:space="preserve">bagi penggalian informasi secara lebih jauh, lengkap dan mendalam. </w:t>
      </w:r>
    </w:p>
    <w:p w:rsidR="000A69B3" w:rsidRPr="00485B17" w:rsidRDefault="000A69B3" w:rsidP="000A69B3">
      <w:pPr>
        <w:spacing w:after="0" w:line="240" w:lineRule="auto"/>
        <w:ind w:firstLine="720"/>
        <w:jc w:val="both"/>
        <w:rPr>
          <w:rFonts w:ascii="Times New Roman" w:hAnsi="Times New Roman" w:cs="Times New Roman"/>
        </w:rPr>
      </w:pPr>
      <w:r w:rsidRPr="00485B17">
        <w:rPr>
          <w:rFonts w:ascii="Times New Roman" w:hAnsi="Times New Roman" w:cs="Times New Roman"/>
        </w:rPr>
        <w:t>Wawancara yang dilakukan dalam penelitian ini adalah wawancara mendalam karena wawancara ini bersifat lentur dan terbuka serta dalam suasana keakraban, sehingga mengarah pada kedalaman informasi.</w:t>
      </w:r>
    </w:p>
    <w:p w:rsidR="000A69B3" w:rsidRPr="000A69B3" w:rsidRDefault="000A69B3" w:rsidP="000A69B3">
      <w:pPr>
        <w:spacing w:before="240" w:after="0" w:line="240" w:lineRule="auto"/>
        <w:jc w:val="both"/>
        <w:rPr>
          <w:rFonts w:ascii="Times New Roman" w:hAnsi="Times New Roman" w:cs="Times New Roman"/>
        </w:rPr>
      </w:pPr>
      <w:r w:rsidRPr="000A69B3">
        <w:rPr>
          <w:rFonts w:ascii="Times New Roman" w:hAnsi="Times New Roman" w:cs="Times New Roman"/>
        </w:rPr>
        <w:t>2</w:t>
      </w:r>
      <w:r w:rsidRPr="00485B17">
        <w:rPr>
          <w:rFonts w:ascii="Times New Roman" w:hAnsi="Times New Roman" w:cs="Times New Roman"/>
          <w:b/>
        </w:rPr>
        <w:t xml:space="preserve">. </w:t>
      </w:r>
      <w:r w:rsidRPr="000A69B3">
        <w:rPr>
          <w:rFonts w:ascii="Times New Roman" w:hAnsi="Times New Roman" w:cs="Times New Roman"/>
        </w:rPr>
        <w:t xml:space="preserve">Observasi langsung berperan aktif dan pasif </w:t>
      </w:r>
    </w:p>
    <w:p w:rsidR="000A69B3" w:rsidRPr="00485B17" w:rsidRDefault="000A69B3" w:rsidP="000A69B3">
      <w:pPr>
        <w:spacing w:after="0" w:line="240" w:lineRule="auto"/>
        <w:ind w:firstLine="720"/>
        <w:jc w:val="both"/>
        <w:rPr>
          <w:rFonts w:ascii="Times New Roman" w:hAnsi="Times New Roman" w:cs="Times New Roman"/>
        </w:rPr>
      </w:pPr>
      <w:r w:rsidRPr="00485B17">
        <w:rPr>
          <w:rFonts w:ascii="Times New Roman" w:hAnsi="Times New Roman" w:cs="Times New Roman"/>
        </w:rPr>
        <w:t xml:space="preserve">Observasi berperan aktif merupakan cara khusus dan peneliti tidak bersikap hanya sebagai pengamat tetapi memainkan berbagai peran yang dimungkinkan dalam suatu situasi yang berkaitan dengan penelitiannya dengan mempertimbangkan posisi yang bisa memberikan akses yang bisa diperolehnya untuk bisa dimanfaatkan bagi pengumpulan data yang lengkap dan mendalam (Sutopo, 2006: 79-80). Observasi berperan pasif adalah suatu cara pengumpulan data dimana peneliti hanya mendatangi lokasi, tetapi sama sekali tidak berperan sebagai apa pun selain sebagai pengamat pasif, namun peneliti benar-benar hadir di lokasi (Sutopo, 2006: 77).  </w:t>
      </w:r>
    </w:p>
    <w:p w:rsidR="000A69B3" w:rsidRPr="000A69B3" w:rsidRDefault="000A69B3" w:rsidP="000A69B3">
      <w:pPr>
        <w:spacing w:before="240" w:after="0" w:line="240" w:lineRule="auto"/>
        <w:jc w:val="both"/>
        <w:rPr>
          <w:rFonts w:ascii="Times New Roman" w:hAnsi="Times New Roman" w:cs="Times New Roman"/>
        </w:rPr>
      </w:pPr>
      <w:r w:rsidRPr="000A69B3">
        <w:rPr>
          <w:rFonts w:ascii="Times New Roman" w:hAnsi="Times New Roman" w:cs="Times New Roman"/>
        </w:rPr>
        <w:t xml:space="preserve">3. Penulusuran Dokumen </w:t>
      </w:r>
    </w:p>
    <w:p w:rsidR="000A69B3" w:rsidRPr="00485B17" w:rsidRDefault="000A69B3" w:rsidP="000A69B3">
      <w:pPr>
        <w:spacing w:after="0" w:line="240" w:lineRule="auto"/>
        <w:ind w:firstLine="720"/>
        <w:jc w:val="both"/>
        <w:rPr>
          <w:rFonts w:ascii="Times New Roman" w:hAnsi="Times New Roman" w:cs="Times New Roman"/>
        </w:rPr>
      </w:pPr>
      <w:r w:rsidRPr="00485B17">
        <w:rPr>
          <w:rFonts w:ascii="Times New Roman" w:hAnsi="Times New Roman" w:cs="Times New Roman"/>
        </w:rPr>
        <w:t xml:space="preserve">Penelusuran dokumen dan arsip dilakukan untuk mengumpulkan, mengidentifikasi dan menganalisis data yang bersumber dari dokumen dan arsip (Sutopo, 2006: 80-81). Dokumen tertulis dan arsip merupakan sumber data yang memiliki posisi penting dalam penelitian ini. Sumber data tertulis ini merupakan sumber data pokok dalam penelitian untuk mendukung proses menginterpretasikan setiap peristiwa yang berlangsung dalam penelitian. </w:t>
      </w:r>
    </w:p>
    <w:p w:rsidR="000A69B3" w:rsidRPr="00485B17" w:rsidRDefault="000A69B3" w:rsidP="000A69B3">
      <w:pPr>
        <w:spacing w:after="0" w:line="240" w:lineRule="auto"/>
        <w:ind w:firstLine="720"/>
        <w:jc w:val="both"/>
        <w:rPr>
          <w:rFonts w:ascii="Times New Roman" w:hAnsi="Times New Roman" w:cs="Times New Roman"/>
        </w:rPr>
      </w:pPr>
      <w:r w:rsidRPr="00485B17">
        <w:rPr>
          <w:rFonts w:ascii="Times New Roman" w:hAnsi="Times New Roman" w:cs="Times New Roman"/>
        </w:rPr>
        <w:t>Teknik mencatat dokumen ini oleh Yin digunakan untuk menemukan beragam hal sesuai dengan kebutuhan dan tujuan peneitian. Dalam melakukan teknik ini, peneliti tidak hanya mencatat isi penting yang tersurat dalam dokumen atau arsip, tetapi juga mencatat makna yang tersirat. Dokumen yang ditemukan wajib dikaji kebenarannya, baik secara eksternal (kritik eksternal) yang berkaitan dengan keaslian dokumen, dan juga internal (kritik internal) yang berkaitan dengan kebenaran isi dokumen atau pernyataan yang ada, biasanya dengan membandingkan dengan dokumen lain atau jenis sumber data lain yang berkaitan dengan isi dokumen tersebut (Sutopo, 2006: 80-81).</w:t>
      </w:r>
    </w:p>
    <w:p w:rsidR="000A69B3" w:rsidRPr="00485B17" w:rsidRDefault="000A69B3" w:rsidP="000A69B3">
      <w:pPr>
        <w:spacing w:after="0" w:line="240" w:lineRule="auto"/>
        <w:ind w:firstLine="720"/>
        <w:jc w:val="both"/>
        <w:rPr>
          <w:rFonts w:ascii="Times New Roman" w:hAnsi="Times New Roman" w:cs="Times New Roman"/>
        </w:rPr>
      </w:pPr>
    </w:p>
    <w:p w:rsidR="000A69B3" w:rsidRPr="00485B17" w:rsidRDefault="000A69B3" w:rsidP="00787FAB">
      <w:pPr>
        <w:pStyle w:val="ListParagraph"/>
        <w:numPr>
          <w:ilvl w:val="0"/>
          <w:numId w:val="18"/>
        </w:numPr>
        <w:spacing w:after="0" w:line="240" w:lineRule="auto"/>
        <w:ind w:left="284" w:hanging="284"/>
        <w:rPr>
          <w:rFonts w:ascii="Times New Roman" w:hAnsi="Times New Roman" w:cs="Times New Roman"/>
          <w:b/>
        </w:rPr>
      </w:pPr>
      <w:r w:rsidRPr="00485B17">
        <w:rPr>
          <w:rFonts w:ascii="Times New Roman" w:hAnsi="Times New Roman" w:cs="Times New Roman"/>
          <w:b/>
        </w:rPr>
        <w:lastRenderedPageBreak/>
        <w:t>Teknik Analisis Data</w:t>
      </w:r>
    </w:p>
    <w:p w:rsidR="000A69B3" w:rsidRPr="00485B17" w:rsidRDefault="000A69B3" w:rsidP="000A69B3">
      <w:pPr>
        <w:spacing w:before="160" w:after="0" w:line="240" w:lineRule="auto"/>
        <w:ind w:firstLine="540"/>
        <w:jc w:val="both"/>
        <w:rPr>
          <w:rFonts w:ascii="Times New Roman" w:hAnsi="Times New Roman" w:cs="Times New Roman"/>
        </w:rPr>
      </w:pPr>
      <w:r w:rsidRPr="00485B17">
        <w:rPr>
          <w:rFonts w:ascii="Times New Roman" w:hAnsi="Times New Roman" w:cs="Times New Roman"/>
        </w:rPr>
        <w:t>Setelah proses pengumpulan data dilakukan, proses selanjutnya adalah melakukan analisis data. Analisis atau penafsiran data merupakan proses mencari dan menyusun secara sistematis catatan temuan penelitian melalui pengamatan dan wawancara dan lainnya untuk meningkatkan pemahaman peneliti dengan fokus yang dikaji. Teknik analisa data yang akan penulis gunakan adalah teknik deskriptif  kualitatif  berlandaskan materi dan data yang berhubungan dengan topik pembahasan. Penulis menggambarkan dan menjelaskan permasalahan sesuai dengan fakta yang terjadi melalui sejumlah faktor yang relevan dengan penelitian ini, lalu ditarik sebuah kesimpulan.</w:t>
      </w:r>
    </w:p>
    <w:p w:rsidR="000A69B3" w:rsidRPr="000A69B3" w:rsidRDefault="000A69B3" w:rsidP="000A69B3">
      <w:pPr>
        <w:pStyle w:val="ListParagraph"/>
        <w:numPr>
          <w:ilvl w:val="0"/>
          <w:numId w:val="15"/>
        </w:numPr>
        <w:spacing w:before="160" w:after="0" w:line="240" w:lineRule="auto"/>
        <w:ind w:left="360"/>
        <w:jc w:val="both"/>
        <w:rPr>
          <w:rFonts w:ascii="Times New Roman" w:hAnsi="Times New Roman" w:cs="Times New Roman"/>
        </w:rPr>
      </w:pPr>
      <w:r w:rsidRPr="000A69B3">
        <w:rPr>
          <w:rFonts w:ascii="Times New Roman" w:hAnsi="Times New Roman" w:cs="Times New Roman"/>
        </w:rPr>
        <w:t>Kritik Sumber</w:t>
      </w:r>
    </w:p>
    <w:p w:rsidR="000A69B3" w:rsidRPr="00485B17" w:rsidRDefault="000A69B3" w:rsidP="000A69B3">
      <w:pPr>
        <w:pStyle w:val="ListParagraph"/>
        <w:spacing w:before="160" w:after="0" w:line="240" w:lineRule="auto"/>
        <w:ind w:left="0" w:firstLine="851"/>
        <w:jc w:val="both"/>
        <w:rPr>
          <w:rFonts w:ascii="Times New Roman" w:hAnsi="Times New Roman" w:cs="Times New Roman"/>
        </w:rPr>
      </w:pPr>
      <w:r w:rsidRPr="00485B17">
        <w:rPr>
          <w:rFonts w:ascii="Times New Roman" w:hAnsi="Times New Roman" w:cs="Times New Roman"/>
        </w:rPr>
        <w:t xml:space="preserve">Data yang diperoleh pada tahap heuristik tidak langsung diolah menjadi tulisan, melainkan dilakukan kritik terhadap sumber terlebih dahulu. Dalam tahap ini peneliti melakukan kritik terhadap sumber yang digunakan yakni buku-buku dan dokumen atau arsip yang berhubungan dengan permasalahan yang dibahas. Pada dasarnya kritik sumber bertujuan untuk menilai otentisitas </w:t>
      </w:r>
      <w:r w:rsidRPr="00485B17">
        <w:rPr>
          <w:rFonts w:asciiTheme="majorBidi" w:hAnsiTheme="majorBidi" w:cstheme="majorBidi"/>
        </w:rPr>
        <w:t>(keaslian sumber) dan kredibilitas (tingkat kebenaran informasi)</w:t>
      </w:r>
      <w:r w:rsidRPr="00485B17">
        <w:rPr>
          <w:rFonts w:ascii="Times New Roman" w:hAnsi="Times New Roman" w:cs="Times New Roman"/>
        </w:rPr>
        <w:t>. Kritik sumber umumnya dilakukan terhadap sumber-sumber pertama. Kritik ini menyangkut verifikasi sumber yaitu pengujian mengenai kebenaran atau ketepatan (akurasi) dari sumber itu (Sjamsuddin, 2007: 132).</w:t>
      </w:r>
    </w:p>
    <w:p w:rsidR="000A69B3" w:rsidRPr="00485B17" w:rsidRDefault="000A69B3" w:rsidP="000A69B3">
      <w:pPr>
        <w:pStyle w:val="ListParagraph"/>
        <w:spacing w:before="160" w:after="0" w:line="240" w:lineRule="auto"/>
        <w:ind w:left="0" w:firstLine="720"/>
        <w:jc w:val="both"/>
        <w:rPr>
          <w:rFonts w:ascii="Times New Roman" w:hAnsi="Times New Roman" w:cs="Times New Roman"/>
        </w:rPr>
      </w:pPr>
      <w:r w:rsidRPr="00485B17">
        <w:rPr>
          <w:rFonts w:ascii="Times New Roman" w:hAnsi="Times New Roman" w:cs="Times New Roman"/>
        </w:rPr>
        <w:t>Tahapan kritik mencakup dua aspek eksternal dan internal. Aspek eksternal bertujuan untuk menilai otentisitas dan integritas sumber. Sedangkan aspek internal bertujuan untuk menilai reliabilitas dan kredibilitas sumber.</w:t>
      </w:r>
    </w:p>
    <w:p w:rsidR="000A69B3" w:rsidRPr="00485B17" w:rsidRDefault="000A69B3" w:rsidP="000A69B3">
      <w:pPr>
        <w:pStyle w:val="ListParagraph"/>
        <w:spacing w:before="160" w:after="0" w:line="240" w:lineRule="auto"/>
        <w:ind w:left="0" w:firstLine="720"/>
        <w:jc w:val="both"/>
        <w:rPr>
          <w:rFonts w:ascii="Times New Roman" w:hAnsi="Times New Roman" w:cs="Times New Roman"/>
        </w:rPr>
      </w:pPr>
      <w:r w:rsidRPr="00485B17">
        <w:rPr>
          <w:rFonts w:ascii="Times New Roman" w:hAnsi="Times New Roman" w:cs="Times New Roman"/>
        </w:rPr>
        <w:t xml:space="preserve">Pada tahap kritik eksternal, peneliti melakukan pengujian untuk mengidentifikasi autentisitas pengarang dan tanggal terhadap sumber yang ditemukan. Sebagaimana yang disarankan oleh istilahnya, kritik eksternal ialah cara melakukan verifikasi atau pengujian terhadap aspek-aspek luar dari sumber sejarah (Helius Sjamsuddin, 2007: 132). Dalam hal ini buku-buku dan dokumen atau arsip yang ditemukan terlebih dahulu peneliti lakukan pengujian untuk mengetahui asal-usul sumber tersebut. Kritik eksternal harus menegakkan fakta dari kesaksian bahwa: </w:t>
      </w:r>
    </w:p>
    <w:p w:rsidR="000A69B3" w:rsidRPr="00485B17" w:rsidRDefault="000A69B3" w:rsidP="000A69B3">
      <w:pPr>
        <w:pStyle w:val="ListParagraph"/>
        <w:numPr>
          <w:ilvl w:val="0"/>
          <w:numId w:val="16"/>
        </w:numPr>
        <w:spacing w:before="160" w:after="0" w:line="240" w:lineRule="auto"/>
        <w:ind w:left="720"/>
        <w:jc w:val="both"/>
        <w:rPr>
          <w:rFonts w:ascii="Times New Roman" w:hAnsi="Times New Roman" w:cs="Times New Roman"/>
        </w:rPr>
      </w:pPr>
      <w:r w:rsidRPr="00485B17">
        <w:rPr>
          <w:rFonts w:ascii="Times New Roman" w:hAnsi="Times New Roman" w:cs="Times New Roman"/>
        </w:rPr>
        <w:lastRenderedPageBreak/>
        <w:t>Kesaksian itu benar-benar diberikan oleh orang ini atau pada waktu ini (</w:t>
      </w:r>
      <w:r w:rsidRPr="00485B17">
        <w:rPr>
          <w:rFonts w:ascii="Times New Roman" w:hAnsi="Times New Roman" w:cs="Times New Roman"/>
          <w:i/>
        </w:rPr>
        <w:t>authenticity</w:t>
      </w:r>
      <w:r w:rsidRPr="00485B17">
        <w:rPr>
          <w:rFonts w:ascii="Times New Roman" w:hAnsi="Times New Roman" w:cs="Times New Roman"/>
        </w:rPr>
        <w:t>).</w:t>
      </w:r>
    </w:p>
    <w:p w:rsidR="000A69B3" w:rsidRPr="00485B17" w:rsidRDefault="000A69B3" w:rsidP="000A69B3">
      <w:pPr>
        <w:pStyle w:val="ListParagraph"/>
        <w:numPr>
          <w:ilvl w:val="0"/>
          <w:numId w:val="16"/>
        </w:numPr>
        <w:spacing w:before="160" w:after="0" w:line="240" w:lineRule="auto"/>
        <w:ind w:left="720"/>
        <w:jc w:val="both"/>
        <w:rPr>
          <w:rFonts w:ascii="Times New Roman" w:hAnsi="Times New Roman" w:cs="Times New Roman"/>
        </w:rPr>
      </w:pPr>
      <w:r w:rsidRPr="00485B17">
        <w:rPr>
          <w:rFonts w:ascii="Times New Roman" w:hAnsi="Times New Roman" w:cs="Times New Roman"/>
        </w:rPr>
        <w:t>Kesaksian yang telah diberikan itu telah bertahan tanpa ada perubahan (</w:t>
      </w:r>
      <w:r w:rsidRPr="00485B17">
        <w:rPr>
          <w:rFonts w:ascii="Times New Roman" w:hAnsi="Times New Roman" w:cs="Times New Roman"/>
          <w:i/>
        </w:rPr>
        <w:t>uncorupted</w:t>
      </w:r>
      <w:r w:rsidRPr="00485B17">
        <w:rPr>
          <w:rFonts w:ascii="Times New Roman" w:hAnsi="Times New Roman" w:cs="Times New Roman"/>
        </w:rPr>
        <w:t>), tanpa ada suatu tambahan-tambahan atau penghilangan-penghilangan yang substansial (</w:t>
      </w:r>
      <w:r w:rsidRPr="00485B17">
        <w:rPr>
          <w:rFonts w:ascii="Times New Roman" w:hAnsi="Times New Roman" w:cs="Times New Roman"/>
          <w:i/>
        </w:rPr>
        <w:t>integritas</w:t>
      </w:r>
      <w:r w:rsidRPr="00485B17">
        <w:rPr>
          <w:rFonts w:ascii="Times New Roman" w:hAnsi="Times New Roman" w:cs="Times New Roman"/>
        </w:rPr>
        <w:t>) (Helius Sjamsuddin,  2007: 134).</w:t>
      </w:r>
    </w:p>
    <w:p w:rsidR="000A69B3" w:rsidRPr="00485B17" w:rsidRDefault="000A69B3" w:rsidP="000A69B3">
      <w:pPr>
        <w:spacing w:before="160" w:after="0" w:line="240" w:lineRule="auto"/>
        <w:ind w:firstLine="720"/>
        <w:jc w:val="both"/>
        <w:rPr>
          <w:rFonts w:ascii="Times New Roman" w:hAnsi="Times New Roman" w:cs="Times New Roman"/>
        </w:rPr>
      </w:pPr>
      <w:r w:rsidRPr="00485B17">
        <w:rPr>
          <w:rFonts w:ascii="Times New Roman" w:hAnsi="Times New Roman" w:cs="Times New Roman"/>
        </w:rPr>
        <w:t>Sedangkan pada tahap kritik intern, data yang sudah berhasil dikumpulkan kemudian peneliti lakukan pengujian untuk mendapatkan informasi yang dibutuhkan. Hal yang paling ditekankan disini adalah “isi” dari sumber yang diperoleh. Sumber yang diperoleh harus logis dan dapat dibuktikan kebenarannya. Selain itu data yang diperoleh dari hasil wawancara dilakukan pula penilaian terhadap informan agar peneliti mengetahui kemampuan dan kemauan informan untuk memberikan kesaksian yang dapat diandalkan. Peneliti harus yakin akan nilai moral atau kejujuran dari informan bahwa ia sedang mengatakan yang sebenarnya. Selanjutnya data yang sudah dievaluasi melalui kritik sumber diolah pada tahap selanjutnya yaitu menginterpretasikan data.</w:t>
      </w:r>
    </w:p>
    <w:p w:rsidR="000A69B3" w:rsidRPr="000A69B3" w:rsidRDefault="000A69B3" w:rsidP="000A69B3">
      <w:pPr>
        <w:pStyle w:val="ListParagraph"/>
        <w:numPr>
          <w:ilvl w:val="0"/>
          <w:numId w:val="15"/>
        </w:numPr>
        <w:spacing w:before="160" w:after="0" w:line="240" w:lineRule="auto"/>
        <w:ind w:left="360"/>
        <w:rPr>
          <w:rFonts w:ascii="Times New Roman" w:hAnsi="Times New Roman" w:cs="Times New Roman"/>
        </w:rPr>
      </w:pPr>
      <w:r w:rsidRPr="000A69B3">
        <w:rPr>
          <w:rFonts w:ascii="Times New Roman" w:hAnsi="Times New Roman" w:cs="Times New Roman"/>
        </w:rPr>
        <w:t>Interpretasi</w:t>
      </w:r>
    </w:p>
    <w:p w:rsidR="000A69B3" w:rsidRPr="00485B17" w:rsidRDefault="000A69B3" w:rsidP="000A69B3">
      <w:pPr>
        <w:pStyle w:val="ListParagraph"/>
        <w:spacing w:before="160" w:after="0" w:line="240" w:lineRule="auto"/>
        <w:ind w:left="0" w:firstLine="720"/>
        <w:jc w:val="both"/>
        <w:rPr>
          <w:rFonts w:ascii="Times New Roman" w:hAnsi="Times New Roman" w:cs="Times New Roman"/>
        </w:rPr>
      </w:pPr>
      <w:r w:rsidRPr="00485B17">
        <w:rPr>
          <w:rFonts w:ascii="Times New Roman" w:hAnsi="Times New Roman" w:cs="Times New Roman"/>
        </w:rPr>
        <w:t>Interpretasi merupakan sebuah proses dari penafsiran sumber-sumber sejarah. Pada tahap ini peneliti melakukan analisis terhadap sumber yang telah melalui tahap kritik yang bertujuan untuk memperoleh gambaran akan peristiwa yang dibahas atas sejumlah fakta yang diperoleh dan dipadukan dengan teori maka disusunlah fakta-fakta tersebut dalam suatu interpretasi menyeluruh. Berdasarkan hal tersebut maka langkah awal yang dilakukan oleh peneliti adalah mengolah, menyusun, dan menafsirkan data yang telah teruji kebenarannya.</w:t>
      </w:r>
    </w:p>
    <w:p w:rsidR="000A69B3" w:rsidRPr="00485B17" w:rsidRDefault="000A69B3" w:rsidP="000A69B3">
      <w:pPr>
        <w:pStyle w:val="ListParagraph"/>
        <w:spacing w:before="160" w:after="0" w:line="240" w:lineRule="auto"/>
        <w:ind w:left="0" w:firstLine="720"/>
        <w:jc w:val="both"/>
        <w:rPr>
          <w:rFonts w:ascii="Times New Roman" w:hAnsi="Times New Roman" w:cs="Times New Roman"/>
        </w:rPr>
      </w:pPr>
      <w:r w:rsidRPr="00485B17">
        <w:rPr>
          <w:rFonts w:ascii="Times New Roman" w:hAnsi="Times New Roman" w:cs="Times New Roman"/>
        </w:rPr>
        <w:t xml:space="preserve">Hal ini dilakukan untuk memberikan tafsiran terhadap fakta-fakta yang telah dikumpulkan dan telah dikritik sehingga dapat dihubungkan antara fakta yang satu dengan fakta yang lainnya. Agar fakta-fakta itu mempunyai makna, maka mereka harus ditempatkan dalam konsep-konsep dan/atau generalisasi-generalisasi sehingga pengetahuan itu dapat diterapkan kepada orang-orang lain, pada waktu dan tempat yang lain (Helius Sjamsuddin, 2007: 22). </w:t>
      </w:r>
    </w:p>
    <w:p w:rsidR="000A69B3" w:rsidRPr="00485B17" w:rsidRDefault="000A69B3" w:rsidP="000A69B3">
      <w:pPr>
        <w:pStyle w:val="ListParagraph"/>
        <w:spacing w:before="160" w:after="0" w:line="240" w:lineRule="auto"/>
        <w:ind w:left="0" w:firstLine="720"/>
        <w:jc w:val="both"/>
        <w:rPr>
          <w:rFonts w:ascii="Times New Roman" w:hAnsi="Times New Roman" w:cs="Times New Roman"/>
        </w:rPr>
      </w:pPr>
      <w:r w:rsidRPr="00485B17">
        <w:rPr>
          <w:rFonts w:ascii="Times New Roman" w:hAnsi="Times New Roman" w:cs="Times New Roman"/>
        </w:rPr>
        <w:t xml:space="preserve">Dalam analisis data, fakta-fakta disusun sesuai dengan pokok permasalahan yang dikaji. </w:t>
      </w:r>
      <w:r w:rsidRPr="00485B17">
        <w:rPr>
          <w:rFonts w:ascii="Times New Roman" w:hAnsi="Times New Roman" w:cs="Times New Roman"/>
        </w:rPr>
        <w:lastRenderedPageBreak/>
        <w:t>Setelah fakta-fakta tersebut dirumuskan dan disimpulkan berdasarkan data yang diperoleh, maka fakta tersebut disusun dan ditafsirkan. Suatu fakta dihubungkan dengan fakta lainnya sehingga menjadi sebuah rekonstruksi yang memuat penjelasan terhadap pokok-pokok permasalahan penelitian.</w:t>
      </w:r>
    </w:p>
    <w:p w:rsidR="000A69B3" w:rsidRPr="00485B17" w:rsidRDefault="000A69B3" w:rsidP="000A69B3">
      <w:pPr>
        <w:pStyle w:val="ListParagraph"/>
        <w:spacing w:before="160" w:after="0" w:line="240" w:lineRule="auto"/>
        <w:ind w:left="0" w:firstLine="720"/>
        <w:jc w:val="both"/>
        <w:rPr>
          <w:rFonts w:ascii="Times New Roman" w:hAnsi="Times New Roman" w:cs="Times New Roman"/>
        </w:rPr>
      </w:pPr>
    </w:p>
    <w:p w:rsidR="000A69B3" w:rsidRPr="00485B17" w:rsidRDefault="000A69B3" w:rsidP="00787FAB">
      <w:pPr>
        <w:pStyle w:val="ListParagraph"/>
        <w:numPr>
          <w:ilvl w:val="0"/>
          <w:numId w:val="18"/>
        </w:numPr>
        <w:spacing w:before="160" w:after="0" w:line="240" w:lineRule="auto"/>
        <w:ind w:left="284" w:hanging="284"/>
        <w:rPr>
          <w:rFonts w:ascii="Times New Roman" w:hAnsi="Times New Roman" w:cs="Times New Roman"/>
          <w:b/>
        </w:rPr>
      </w:pPr>
      <w:r w:rsidRPr="00485B17">
        <w:rPr>
          <w:rFonts w:ascii="Times New Roman" w:hAnsi="Times New Roman" w:cs="Times New Roman"/>
          <w:b/>
        </w:rPr>
        <w:t xml:space="preserve">Teknik Penulisan </w:t>
      </w:r>
    </w:p>
    <w:p w:rsidR="000A69B3" w:rsidRPr="00485B17" w:rsidRDefault="000A69B3" w:rsidP="000A69B3">
      <w:pPr>
        <w:spacing w:before="160" w:after="0" w:line="240" w:lineRule="auto"/>
        <w:ind w:firstLine="720"/>
        <w:jc w:val="both"/>
        <w:rPr>
          <w:rFonts w:ascii="Times New Roman" w:hAnsi="Times New Roman" w:cs="Times New Roman"/>
        </w:rPr>
      </w:pPr>
      <w:r w:rsidRPr="00485B17">
        <w:rPr>
          <w:rFonts w:ascii="Times New Roman" w:hAnsi="Times New Roman" w:cs="Times New Roman"/>
        </w:rPr>
        <w:t xml:space="preserve">Setelah melakukan proses analisis terhadap fakta-fakta yang ada, peneliti kemudian menyajikan dalam bentuk tulisan yang disebut </w:t>
      </w:r>
      <w:r w:rsidRPr="00485B17">
        <w:rPr>
          <w:rFonts w:ascii="Times New Roman" w:hAnsi="Times New Roman" w:cs="Times New Roman"/>
          <w:i/>
        </w:rPr>
        <w:t>historiografi</w:t>
      </w:r>
      <w:r w:rsidRPr="00485B17">
        <w:rPr>
          <w:rFonts w:ascii="Times New Roman" w:hAnsi="Times New Roman" w:cs="Times New Roman"/>
        </w:rPr>
        <w:t xml:space="preserve">. Dalam penulisan sejarah, wujud dari penulisan </w:t>
      </w:r>
      <w:r w:rsidRPr="00485B17">
        <w:rPr>
          <w:rFonts w:ascii="Times New Roman" w:hAnsi="Times New Roman" w:cs="Times New Roman"/>
          <w:i/>
        </w:rPr>
        <w:t>(historiografi)</w:t>
      </w:r>
      <w:r w:rsidRPr="00485B17">
        <w:rPr>
          <w:rFonts w:ascii="Times New Roman" w:hAnsi="Times New Roman" w:cs="Times New Roman"/>
        </w:rPr>
        <w:t xml:space="preserve"> itu merupakan paparan, penyajian, presentasi atau penampilan (eksposisi) yang sampai kepada dan dibaca oleh para pembaca atau pemerhati sejarah (Sjamsuddin, 2007: 236). Peneliti berusaha menyajikan hasil penelitian ini dengan gaya bahasa yang menarik dan komunikatif.  </w:t>
      </w:r>
    </w:p>
    <w:p w:rsidR="000A69B3" w:rsidRPr="00485B17" w:rsidRDefault="000A69B3" w:rsidP="000A69B3">
      <w:pPr>
        <w:spacing w:before="160" w:after="0" w:line="240" w:lineRule="auto"/>
        <w:ind w:firstLine="720"/>
        <w:jc w:val="both"/>
        <w:rPr>
          <w:rFonts w:ascii="Times New Roman" w:hAnsi="Times New Roman" w:cs="Times New Roman"/>
        </w:rPr>
      </w:pPr>
      <w:r w:rsidRPr="00485B17">
        <w:rPr>
          <w:rFonts w:ascii="Times New Roman" w:hAnsi="Times New Roman" w:cs="Times New Roman"/>
        </w:rPr>
        <w:t xml:space="preserve">Oleh karena data penelitian kualitatif umumnya diperoleh melalui wawancara, maka penyajian data model deskripsi atau cerita lebih tepat. Selain itu, data hasil pengamatan dan analisis dokumen juga disajikan secara narasi (Tohirin, 2012: 132). </w:t>
      </w:r>
      <w:r w:rsidRPr="00485B17">
        <w:rPr>
          <w:rFonts w:ascii="Times New Roman" w:hAnsi="Times New Roman" w:cs="Times New Roman"/>
          <w:i/>
        </w:rPr>
        <w:t xml:space="preserve">Historiografi </w:t>
      </w:r>
      <w:r w:rsidRPr="00485B17">
        <w:rPr>
          <w:rFonts w:ascii="Times New Roman" w:hAnsi="Times New Roman" w:cs="Times New Roman"/>
        </w:rPr>
        <w:t xml:space="preserve">atau laporan hasil penelitian merupakan tahap akhir dari suatu prosedur penelitian sejarah. Setelah melalui tahap </w:t>
      </w:r>
      <w:r w:rsidRPr="00485B17">
        <w:rPr>
          <w:rFonts w:ascii="Times New Roman" w:hAnsi="Times New Roman" w:cs="Times New Roman"/>
          <w:i/>
        </w:rPr>
        <w:t>heuristik</w:t>
      </w:r>
      <w:r w:rsidRPr="00485B17">
        <w:rPr>
          <w:rFonts w:ascii="Times New Roman" w:hAnsi="Times New Roman" w:cs="Times New Roman"/>
        </w:rPr>
        <w:t>, kritik dan interpretasi seluruh hasil penelitian yang telah diperoleh disusun menjadi suatu karya tulis ilmiah dengan pokok pembahasan proses pembangunan Bendungan Bili-Bili beserta dampak/manfaatnya. Laporan ini disusun dengan sistematika yang telah baku dan menggunakan tata bahasa yang baik dan benar. Sistematika penulisan yang digunakan sesuai dengan sistematika penulisan yang termuat dalam buku Pedoman Penulisan Tesis dan Disertasi Program Pascasarjana Universitas Negeri Makassar.</w:t>
      </w:r>
    </w:p>
    <w:p w:rsidR="00E62DC9" w:rsidRDefault="000A69B3" w:rsidP="00D72F8C">
      <w:pPr>
        <w:spacing w:before="160" w:after="0" w:line="240" w:lineRule="auto"/>
        <w:ind w:firstLine="720"/>
        <w:jc w:val="both"/>
        <w:rPr>
          <w:rFonts w:ascii="Times New Roman" w:hAnsi="Times New Roman" w:cs="Times New Roman"/>
        </w:rPr>
      </w:pPr>
      <w:r w:rsidRPr="00485B17">
        <w:rPr>
          <w:rFonts w:ascii="Times New Roman" w:hAnsi="Times New Roman" w:cs="Times New Roman"/>
        </w:rPr>
        <w:t>Dalam penulisan sejarah</w:t>
      </w:r>
      <w:r w:rsidRPr="00485B17">
        <w:rPr>
          <w:rFonts w:ascii="Times New Roman" w:hAnsi="Times New Roman" w:cs="Times New Roman"/>
          <w:i/>
        </w:rPr>
        <w:t xml:space="preserve"> </w:t>
      </w:r>
      <w:r w:rsidRPr="00485B17">
        <w:rPr>
          <w:rFonts w:ascii="Times New Roman" w:hAnsi="Times New Roman" w:cs="Times New Roman"/>
        </w:rPr>
        <w:t xml:space="preserve">tidak hanya sekedar menampilkan data-data setelah ia dikumpulkan sesuai dengan prosedur yang ada. Namun, penulisan sejarah harus mampu menangkap makna di balik peristiwa berdasarkan fakta dan data yang terkumpul. Dengan harapan tulisan tidak hanya narasi-narasi masa lalu tanpa pembelajaran yang relevan untuk masa depan bagi umat manusia. Deskripsi masa lalu harus mampu diungkapkan dengan harapan ia telah menjadi bagian sejarah bagi </w:t>
      </w:r>
      <w:r w:rsidRPr="00485B17">
        <w:rPr>
          <w:rFonts w:ascii="Times New Roman" w:hAnsi="Times New Roman" w:cs="Times New Roman"/>
        </w:rPr>
        <w:lastRenderedPageBreak/>
        <w:t>umat manusia yang hidup hari ini, sebab masa lalu adalah perpustakaan yang cukup besar bagi manusia hari ini.</w:t>
      </w:r>
    </w:p>
    <w:p w:rsidR="00750E9F" w:rsidRPr="00D72F8C" w:rsidRDefault="00750E9F" w:rsidP="00D72F8C">
      <w:pPr>
        <w:spacing w:before="160" w:after="0" w:line="240" w:lineRule="auto"/>
        <w:ind w:firstLine="720"/>
        <w:jc w:val="both"/>
        <w:rPr>
          <w:rFonts w:ascii="Times New Roman" w:hAnsi="Times New Roman" w:cs="Times New Roman"/>
        </w:rPr>
      </w:pPr>
    </w:p>
    <w:p w:rsidR="00E62DC9" w:rsidRPr="00E62DC9" w:rsidRDefault="00E62DC9" w:rsidP="00787FAB">
      <w:pPr>
        <w:spacing w:after="0" w:line="240" w:lineRule="auto"/>
        <w:rPr>
          <w:rFonts w:ascii="Times New Roman" w:hAnsi="Times New Roman" w:cs="Times New Roman"/>
          <w:b/>
          <w:lang w:val="en-US"/>
        </w:rPr>
      </w:pPr>
      <w:r w:rsidRPr="009C377E">
        <w:rPr>
          <w:rFonts w:ascii="Times New Roman" w:hAnsi="Times New Roman" w:cs="Times New Roman"/>
          <w:b/>
        </w:rPr>
        <w:t xml:space="preserve">HASIL PENELITIAN </w:t>
      </w:r>
    </w:p>
    <w:p w:rsidR="00E62DC9" w:rsidRPr="00E62DC9" w:rsidRDefault="00E62DC9" w:rsidP="00787FAB">
      <w:pPr>
        <w:pStyle w:val="ListParagraph"/>
        <w:numPr>
          <w:ilvl w:val="0"/>
          <w:numId w:val="22"/>
        </w:numPr>
        <w:spacing w:after="0" w:line="240" w:lineRule="auto"/>
        <w:ind w:left="426" w:hanging="426"/>
        <w:rPr>
          <w:rFonts w:ascii="Times New Roman" w:hAnsi="Times New Roman" w:cs="Times New Roman"/>
          <w:b/>
          <w:lang w:val="en-US"/>
        </w:rPr>
      </w:pPr>
      <w:r w:rsidRPr="00E62DC9">
        <w:rPr>
          <w:rFonts w:ascii="Times New Roman" w:hAnsi="Times New Roman" w:cs="Times New Roman"/>
          <w:b/>
        </w:rPr>
        <w:t xml:space="preserve">Latar Belakang </w:t>
      </w:r>
      <w:r w:rsidRPr="00E62DC9">
        <w:rPr>
          <w:rFonts w:ascii="Times New Roman" w:hAnsi="Times New Roman" w:cs="Times New Roman"/>
          <w:b/>
          <w:lang w:val="en-US"/>
        </w:rPr>
        <w:t xml:space="preserve">Pendirian Bendungan Bili-Bili </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Setelah melalui kajian dan telaah sela</w:t>
      </w:r>
      <w:r w:rsidR="00D72F8C">
        <w:rPr>
          <w:rFonts w:ascii="Times New Roman" w:hAnsi="Times New Roman" w:cs="Times New Roman"/>
        </w:rPr>
        <w:t>ma kurang lebih 13 tahun</w:t>
      </w:r>
      <w:r w:rsidRPr="009C377E">
        <w:rPr>
          <w:rFonts w:ascii="Times New Roman" w:hAnsi="Times New Roman" w:cs="Times New Roman"/>
        </w:rPr>
        <w:t>, maka pemerintah memutuskan untuk memasukkan rencana pembangunan Bendungan Bili-Bili kedalam rencana pembangunan lima tahun (Repelita) pada tahun 1989 (PU, 1992: G-9). Sebagai langkah awal pemerintah daerah yakni Gubernur Sulawesi Selatan Ahmad Amiruddin dan Bupati Gowa H.A. Azis Umar, mengupayakan relokasi penduduk yang bermukim di sekitar sungai Jenneberang Bili-Bili.</w:t>
      </w:r>
      <w:r w:rsidR="00D72F8C">
        <w:rPr>
          <w:rFonts w:ascii="Times New Roman" w:hAnsi="Times New Roman" w:cs="Times New Roman"/>
        </w:rPr>
        <w:t xml:space="preserve"> </w:t>
      </w:r>
      <w:r w:rsidRPr="009C377E">
        <w:rPr>
          <w:rFonts w:ascii="Times New Roman" w:hAnsi="Times New Roman" w:cs="Times New Roman"/>
        </w:rPr>
        <w:t>Sebelum proyek dimulai pada tahun 1992, setahun sebelumnya pemindahan penduduk dalam skala kecil mulai dilakukan.Tidak ada data yang pasti berapa jumlah penduduk yang mendiami sungai Jenneberang Bili-Bili.</w:t>
      </w:r>
      <w:r w:rsidR="00D72F8C">
        <w:rPr>
          <w:rFonts w:ascii="Times New Roman" w:hAnsi="Times New Roman" w:cs="Times New Roman"/>
        </w:rPr>
        <w:t xml:space="preserve"> </w:t>
      </w:r>
      <w:r w:rsidRPr="009C377E">
        <w:rPr>
          <w:rFonts w:ascii="Times New Roman" w:hAnsi="Times New Roman" w:cs="Times New Roman"/>
        </w:rPr>
        <w:t>Hal ini disebabkan oleh adan</w:t>
      </w:r>
      <w:r w:rsidR="001A5C5A">
        <w:rPr>
          <w:rFonts w:ascii="Times New Roman" w:hAnsi="Times New Roman" w:cs="Times New Roman"/>
        </w:rPr>
        <w:t>ya beberapa data ganda.</w:t>
      </w:r>
      <w:r w:rsidRPr="009C377E">
        <w:rPr>
          <w:rFonts w:ascii="Times New Roman" w:hAnsi="Times New Roman" w:cs="Times New Roman"/>
        </w:rPr>
        <w:t xml:space="preserve"> (wawancara Zakir Lengu)</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Estimasi jumlah jiwa yang akan direlokasi dari daerah rencana genangan ± 3000 jiwa (LSM Jarim Pedas). Pada tahun 1991 sebanyak 134 Kepala keluarga (KK), 341 Jiwa direlokasi dari tempat tinggalnya menuju Kabupaten Luwu (Pedoman Rakyat februari 1991). Hal tersebut merupakan langkah awal untuk memulai proyek raksasa tersebut. Sebagian penduduk Bili-Bili secara sukarela untuk meninggalkan kampung halamannya sebab mereka merasa terganggu  apabila proyek bendungan sudah mulai dikerjakan. Itulah sebabnya mereka memilih meninggalkan tempat tersebut.</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Penduduk yang tidak ingin pindah dari daerah Bendungan Bili-Bili kemudian masih menetap di dalam kawasan rencana pembangunan.</w:t>
      </w:r>
      <w:r w:rsidR="001A5C5A">
        <w:rPr>
          <w:rFonts w:ascii="Times New Roman" w:hAnsi="Times New Roman" w:cs="Times New Roman"/>
        </w:rPr>
        <w:t xml:space="preserve"> </w:t>
      </w:r>
      <w:r w:rsidRPr="009C377E">
        <w:rPr>
          <w:rFonts w:ascii="Times New Roman" w:hAnsi="Times New Roman" w:cs="Times New Roman"/>
        </w:rPr>
        <w:t>Sikap keras yang ditunjukkan penduduk tersebut sebenarnya adalah bentuk protes karena tidak ingin dipindahkan dari tanah leluhurnya. Sebagian besar mereka beranggapan bahwa rencana pendirian Bendungan Bili-Bili hanya akan merugikan mereka semata (Wawancara Masyarakat terdampak Bendungan Bili-Bili).</w:t>
      </w:r>
    </w:p>
    <w:p w:rsidR="00E62DC9" w:rsidRPr="009C377E" w:rsidRDefault="001A5C5A" w:rsidP="00E62DC9">
      <w:pPr>
        <w:spacing w:line="240" w:lineRule="auto"/>
        <w:ind w:firstLine="720"/>
        <w:jc w:val="both"/>
        <w:rPr>
          <w:rFonts w:ascii="Times New Roman" w:hAnsi="Times New Roman" w:cs="Times New Roman"/>
        </w:rPr>
      </w:pPr>
      <w:r>
        <w:rPr>
          <w:rFonts w:ascii="Times New Roman" w:hAnsi="Times New Roman" w:cs="Times New Roman"/>
        </w:rPr>
        <w:lastRenderedPageBreak/>
        <w:t>T</w:t>
      </w:r>
      <w:r w:rsidR="00E62DC9" w:rsidRPr="009C377E">
        <w:rPr>
          <w:rFonts w:ascii="Times New Roman" w:hAnsi="Times New Roman" w:cs="Times New Roman"/>
        </w:rPr>
        <w:t>ahun 1992 menandai dimulainya proyek miliaran rupiah tersebut.</w:t>
      </w:r>
      <w:r>
        <w:rPr>
          <w:rFonts w:ascii="Times New Roman" w:hAnsi="Times New Roman" w:cs="Times New Roman"/>
        </w:rPr>
        <w:t xml:space="preserve"> </w:t>
      </w:r>
      <w:r w:rsidR="00E62DC9" w:rsidRPr="009C377E">
        <w:rPr>
          <w:rFonts w:ascii="Times New Roman" w:hAnsi="Times New Roman" w:cs="Times New Roman"/>
        </w:rPr>
        <w:t>Dalam rencana pembangunan Bendungan Bili-Bili ditaksir menelan anggaran negara sebanyak ± 400 Miliar (PU, 2016). Proyek ini pada dasarn</w:t>
      </w:r>
      <w:r>
        <w:rPr>
          <w:rFonts w:ascii="Times New Roman" w:hAnsi="Times New Roman" w:cs="Times New Roman"/>
        </w:rPr>
        <w:t xml:space="preserve">ya tidak menggunakan dana </w:t>
      </w:r>
      <w:r w:rsidR="00E62DC9" w:rsidRPr="009C377E">
        <w:rPr>
          <w:rFonts w:ascii="Times New Roman" w:hAnsi="Times New Roman" w:cs="Times New Roman"/>
        </w:rPr>
        <w:t xml:space="preserve">dari APBN, melainkan menggunakan bantuan luar negeri </w:t>
      </w:r>
      <w:r w:rsidR="00E62DC9" w:rsidRPr="009C377E">
        <w:rPr>
          <w:rFonts w:ascii="Times New Roman" w:hAnsi="Times New Roman" w:cs="Times New Roman"/>
          <w:i/>
        </w:rPr>
        <w:t>LOAN OCEF</w:t>
      </w:r>
      <w:r>
        <w:rPr>
          <w:rFonts w:ascii="Times New Roman" w:hAnsi="Times New Roman" w:cs="Times New Roman"/>
          <w:i/>
        </w:rPr>
        <w:t xml:space="preserve"> </w:t>
      </w:r>
      <w:r w:rsidR="00E62DC9" w:rsidRPr="009C377E">
        <w:rPr>
          <w:rFonts w:ascii="Times New Roman" w:hAnsi="Times New Roman" w:cs="Times New Roman"/>
        </w:rPr>
        <w:t xml:space="preserve">(Jepang), yang kemudian akan dibayar dengan skema diangsur menggunakan APBN (PU, 2016). </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 xml:space="preserve">Proyek bendungan ini dikerjakan oleh </w:t>
      </w:r>
      <w:r w:rsidRPr="009C377E">
        <w:rPr>
          <w:rFonts w:ascii="Times New Roman" w:hAnsi="Times New Roman" w:cs="Times New Roman"/>
          <w:i/>
        </w:rPr>
        <w:t>Hazama Berantas Join Operation</w:t>
      </w:r>
      <w:r w:rsidR="001A5C5A">
        <w:rPr>
          <w:rFonts w:ascii="Times New Roman" w:hAnsi="Times New Roman" w:cs="Times New Roman"/>
          <w:i/>
        </w:rPr>
        <w:t xml:space="preserve"> </w:t>
      </w:r>
      <w:r w:rsidRPr="009C377E">
        <w:rPr>
          <w:rFonts w:ascii="Times New Roman" w:hAnsi="Times New Roman" w:cs="Times New Roman"/>
        </w:rPr>
        <w:t>(PU, 2016).</w:t>
      </w:r>
      <w:r w:rsidR="001A5C5A">
        <w:rPr>
          <w:rFonts w:ascii="Times New Roman" w:hAnsi="Times New Roman" w:cs="Times New Roman"/>
        </w:rPr>
        <w:t xml:space="preserve"> </w:t>
      </w:r>
      <w:r w:rsidRPr="009C377E">
        <w:rPr>
          <w:rFonts w:ascii="Times New Roman" w:hAnsi="Times New Roman" w:cs="Times New Roman"/>
        </w:rPr>
        <w:t>Sebuah perusahaan kont</w:t>
      </w:r>
      <w:r w:rsidR="001A5C5A">
        <w:rPr>
          <w:rFonts w:ascii="Times New Roman" w:hAnsi="Times New Roman" w:cs="Times New Roman"/>
        </w:rPr>
        <w:t xml:space="preserve">raktor asal Jepang, yang </w:t>
      </w:r>
      <w:r w:rsidRPr="009C377E">
        <w:rPr>
          <w:rFonts w:ascii="Times New Roman" w:hAnsi="Times New Roman" w:cs="Times New Roman"/>
        </w:rPr>
        <w:t>ahli terhadap konstruksi bangunan.</w:t>
      </w:r>
      <w:r w:rsidR="001A5C5A">
        <w:rPr>
          <w:rFonts w:ascii="Times New Roman" w:hAnsi="Times New Roman" w:cs="Times New Roman"/>
        </w:rPr>
        <w:t xml:space="preserve"> </w:t>
      </w:r>
      <w:r w:rsidRPr="009C377E">
        <w:rPr>
          <w:rFonts w:ascii="Times New Roman" w:hAnsi="Times New Roman" w:cs="Times New Roman"/>
        </w:rPr>
        <w:t>Menurut penuturan warga sekitar menyebutkan bahwa kontraktor Jepang tersebut sangat disiplin dalam bekerja. Salah satu contohnya yaitu dalam proses pembangunan berlaku aturan bagi pekerja yaitu dilarang merokok di dalam kawasan proyek. Sebab apabila satu puntung rokok saja tercampur dalam pasir bangunan, hal  tersebut akan berbahaya dikemudian hari. Kesalahan kecil saja dapat mempengaruhi kualitas dan umur bendungan tutur pekerja proyek tersebut kepada peneliti.</w:t>
      </w:r>
    </w:p>
    <w:p w:rsidR="00E62DC9" w:rsidRPr="009C377E" w:rsidRDefault="00E62DC9" w:rsidP="00E62DC9">
      <w:pPr>
        <w:spacing w:line="240" w:lineRule="auto"/>
        <w:ind w:left="720"/>
        <w:jc w:val="both"/>
        <w:rPr>
          <w:rFonts w:ascii="Times New Roman" w:hAnsi="Times New Roman" w:cs="Times New Roman"/>
        </w:rPr>
      </w:pPr>
      <w:r w:rsidRPr="009C377E">
        <w:rPr>
          <w:rFonts w:ascii="Times New Roman" w:hAnsi="Times New Roman" w:cs="Times New Roman"/>
        </w:rPr>
        <w:t>Pembangunan Bendungan Bili-Bili di kerjakan oleh Kontraktor Jepang, Pekerjanya, tenaga ahlinya semua berasal dari jepang kecuali untuk proyek relokasi jalan. Mereka itu sangat ekstra hari-hati dalam mengerjakan proyek tersebut. Puntung rokok saja kalau ada yang jatuh di marahi.Tidak boleh ada kotoran yang masuk ke dalam lokasi pembangunan bendungan walaupun sangat kecil, karena dapat membahayakan keberlangsungan Bendungan Bili-Bili Kelak.</w:t>
      </w:r>
      <w:r w:rsidR="00EF7D6C">
        <w:rPr>
          <w:rFonts w:ascii="Times New Roman" w:hAnsi="Times New Roman" w:cs="Times New Roman"/>
        </w:rPr>
        <w:t xml:space="preserve"> </w:t>
      </w:r>
      <w:r w:rsidRPr="009C377E">
        <w:rPr>
          <w:rFonts w:ascii="Times New Roman" w:hAnsi="Times New Roman" w:cs="Times New Roman"/>
        </w:rPr>
        <w:t>(Wawancara:Zakir Lengu)</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 xml:space="preserve">Dari keseluruhan proyek Bendungan Bili-Bili tidak semua dikerjakan oleh Hazama Berantas Join Operation. Dari lima pembagian kerja dalam Bendungan Bili-Bili hanya satu yang dikerjakan oleh </w:t>
      </w:r>
      <w:r w:rsidRPr="009C377E">
        <w:rPr>
          <w:rFonts w:ascii="Times New Roman" w:hAnsi="Times New Roman" w:cs="Times New Roman"/>
          <w:i/>
        </w:rPr>
        <w:t>Hazama Berantas</w:t>
      </w:r>
      <w:r w:rsidRPr="009C377E">
        <w:rPr>
          <w:rFonts w:ascii="Times New Roman" w:hAnsi="Times New Roman" w:cs="Times New Roman"/>
        </w:rPr>
        <w:t xml:space="preserve">  yaitu Inti bendungan. Pembangunan inti bendungan yang menggunakan teknik </w:t>
      </w:r>
      <w:r w:rsidRPr="009C377E">
        <w:rPr>
          <w:rFonts w:ascii="Times New Roman" w:hAnsi="Times New Roman" w:cs="Times New Roman"/>
          <w:i/>
        </w:rPr>
        <w:t>Urugan</w:t>
      </w:r>
      <w:r w:rsidRPr="009C377E">
        <w:rPr>
          <w:rFonts w:ascii="Times New Roman" w:hAnsi="Times New Roman" w:cs="Times New Roman"/>
        </w:rPr>
        <w:t xml:space="preserve"> tersebut membuat pemerintah sepertinya memilih kontraktor dari luar negeri di bandingkan dengan kontraktor lokal. Hal tersebut  kemudian menepis dugaan yang berkembang di masyarakat </w:t>
      </w:r>
      <w:r w:rsidRPr="009C377E">
        <w:rPr>
          <w:rFonts w:ascii="Times New Roman" w:hAnsi="Times New Roman" w:cs="Times New Roman"/>
        </w:rPr>
        <w:lastRenderedPageBreak/>
        <w:t xml:space="preserve">saat itu, yang menyebut Bendungan Bili-Bili adalah bendungan Serba Jepang </w:t>
      </w:r>
    </w:p>
    <w:p w:rsidR="00E62DC9" w:rsidRPr="009C377E" w:rsidRDefault="00E62DC9" w:rsidP="00E62DC9">
      <w:pPr>
        <w:spacing w:line="240" w:lineRule="auto"/>
        <w:ind w:left="720"/>
        <w:jc w:val="both"/>
        <w:rPr>
          <w:rFonts w:ascii="Times New Roman" w:hAnsi="Times New Roman" w:cs="Times New Roman"/>
        </w:rPr>
      </w:pPr>
      <w:r w:rsidRPr="009C377E">
        <w:rPr>
          <w:rFonts w:ascii="Times New Roman" w:hAnsi="Times New Roman" w:cs="Times New Roman"/>
        </w:rPr>
        <w:t>Disini (Artinya Bendungan Bili-Bili) ada banyak yang terlibat dala pendirian bendungan.Tapi inti bendungan itu hanya di kerjakan oleh Jepang (</w:t>
      </w:r>
      <w:r w:rsidRPr="009C377E">
        <w:rPr>
          <w:rFonts w:ascii="Times New Roman" w:hAnsi="Times New Roman" w:cs="Times New Roman"/>
          <w:i/>
        </w:rPr>
        <w:t>Hazama Berantas)</w:t>
      </w:r>
      <w:r w:rsidRPr="009C377E">
        <w:rPr>
          <w:rFonts w:ascii="Times New Roman" w:hAnsi="Times New Roman" w:cs="Times New Roman"/>
        </w:rPr>
        <w:t>. Untuk pekerjaan yang lain seperti relokasi jalan Malino sepanjang 16 Km hanya di kerjakan oleh kontraktor lokal.(Wawancara:Mappatunru).</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 xml:space="preserve"> Tudingan-tudingan yang berkembang di masyarakat dalam proses pembangunan bendungan tidak dapat disalahkan sepenuhnya, karena memang faktanya di lapangan bahwa pendanaan proyek ini pada dasarnya berasal dari bantuan Jepang yang diberikan kepada Indonesia. Kemudian yang mengerjakan proyek ini adalah kontraktor asal Jepang pula.</w:t>
      </w:r>
      <w:r w:rsidR="00EF7D6C">
        <w:rPr>
          <w:rFonts w:ascii="Times New Roman" w:hAnsi="Times New Roman" w:cs="Times New Roman"/>
        </w:rPr>
        <w:t xml:space="preserve"> </w:t>
      </w:r>
      <w:r w:rsidRPr="009C377E">
        <w:rPr>
          <w:rFonts w:ascii="Times New Roman" w:hAnsi="Times New Roman" w:cs="Times New Roman"/>
        </w:rPr>
        <w:t>Dari kondisi tersebut kemudian menimbulkan kecemburuan sosial di masyarakat.Apalagi masalah pekerja yang mengerjakan proyek tersebut tenaga asing bukan tenaga lokal.</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 xml:space="preserve">Untuk menghindari kecemburuan sosial yang berkembang antara pelaku usaha dibidang konstruksi, maka pemerintah juga menggunakan kontraktor lokal.Seperti yang telah dijabarkan sebelumnya bahwa hanya proyek inti yang di kerjakan oleh kontraktor Jepang sisanya di berikan kepada kontraktor lokal. Beberapa pembagian kerja tersebut seperti pengerjaan relokasi jalan Malino sepanjang 16 km yang dikerjakan oleh PT. Kumagai Abadi  yang dipimpin oleh H.N. Daeng Siala. </w:t>
      </w:r>
    </w:p>
    <w:p w:rsidR="00E62DC9" w:rsidRPr="009C377E" w:rsidRDefault="00E62DC9" w:rsidP="00E62DC9">
      <w:pPr>
        <w:spacing w:line="240" w:lineRule="auto"/>
        <w:ind w:left="720"/>
        <w:jc w:val="both"/>
        <w:rPr>
          <w:rFonts w:ascii="Times New Roman" w:hAnsi="Times New Roman" w:cs="Times New Roman"/>
        </w:rPr>
      </w:pPr>
      <w:r w:rsidRPr="009C377E">
        <w:rPr>
          <w:rFonts w:ascii="Times New Roman" w:hAnsi="Times New Roman" w:cs="Times New Roman"/>
        </w:rPr>
        <w:t>Dari pembagian kerja ini dapat lihat peran pemerintah dalam membagi proyek pembangunan Bendungan Bili-Bili kepada kontraktor lokal dan luar negeri, yang berdasarkan keahlian dan kemampuan kontraktor tersebut (wawancara: Jusuf Udding).</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Pendirian Bendungan Bili-Bili pada akhirnya memang sangat dibutuhkan oleh masyarakat Kota Makassar dan Sungguminasa.</w:t>
      </w:r>
      <w:r w:rsidR="00EF7D6C">
        <w:rPr>
          <w:rFonts w:ascii="Times New Roman" w:hAnsi="Times New Roman" w:cs="Times New Roman"/>
        </w:rPr>
        <w:t xml:space="preserve"> </w:t>
      </w:r>
      <w:r w:rsidRPr="009C377E">
        <w:rPr>
          <w:rFonts w:ascii="Times New Roman" w:hAnsi="Times New Roman" w:cs="Times New Roman"/>
        </w:rPr>
        <w:t xml:space="preserve">Hal tersebut yang membuat bendungan ini harus dibangun sesegera mungkin dengan memperhatikan aspek lingkungan dan sosial masyarakat.Dengan begitu harapan kerja masyarakat sekitar bertambah besar dengan </w:t>
      </w:r>
      <w:r w:rsidRPr="009C377E">
        <w:rPr>
          <w:rFonts w:ascii="Times New Roman" w:hAnsi="Times New Roman" w:cs="Times New Roman"/>
        </w:rPr>
        <w:lastRenderedPageBreak/>
        <w:t>adanya dukungan infrastruktur yang dibangun oleh pemerintah.</w:t>
      </w:r>
    </w:p>
    <w:p w:rsidR="00E62DC9" w:rsidRPr="009C377E" w:rsidRDefault="00E62DC9" w:rsidP="00E62DC9">
      <w:pPr>
        <w:spacing w:line="240" w:lineRule="auto"/>
        <w:jc w:val="both"/>
        <w:rPr>
          <w:rFonts w:ascii="Times New Roman" w:hAnsi="Times New Roman" w:cs="Times New Roman"/>
        </w:rPr>
      </w:pPr>
      <w:r w:rsidRPr="009C377E">
        <w:rPr>
          <w:rFonts w:ascii="Times New Roman" w:hAnsi="Times New Roman" w:cs="Times New Roman"/>
        </w:rPr>
        <w:tab/>
        <w:t>Setelah melalui berbagai tahapan dalam pembangunan akhirnya bendungan ini selesai pada tahun 1999.</w:t>
      </w:r>
      <w:r w:rsidR="00EF7D6C">
        <w:rPr>
          <w:rFonts w:ascii="Times New Roman" w:hAnsi="Times New Roman" w:cs="Times New Roman"/>
        </w:rPr>
        <w:t xml:space="preserve"> </w:t>
      </w:r>
      <w:r w:rsidRPr="009C377E">
        <w:rPr>
          <w:rFonts w:ascii="Times New Roman" w:hAnsi="Times New Roman" w:cs="Times New Roman"/>
        </w:rPr>
        <w:t>Penenggelaman pertama dilakukan pada tanggal 27 November 1997.</w:t>
      </w:r>
      <w:r w:rsidR="00EF7D6C">
        <w:rPr>
          <w:rFonts w:ascii="Times New Roman" w:hAnsi="Times New Roman" w:cs="Times New Roman"/>
        </w:rPr>
        <w:t xml:space="preserve"> </w:t>
      </w:r>
      <w:r w:rsidRPr="009C377E">
        <w:rPr>
          <w:rFonts w:ascii="Times New Roman" w:hAnsi="Times New Roman" w:cs="Times New Roman"/>
        </w:rPr>
        <w:t>Bendungan dengan multifungsi ini mulai dialirkan pertama kali pada tanggal 6 juni 1999.</w:t>
      </w:r>
      <w:r w:rsidR="00EF7D6C">
        <w:rPr>
          <w:rFonts w:ascii="Times New Roman" w:hAnsi="Times New Roman" w:cs="Times New Roman"/>
        </w:rPr>
        <w:t xml:space="preserve"> </w:t>
      </w:r>
      <w:r w:rsidRPr="009C377E">
        <w:rPr>
          <w:rFonts w:ascii="Times New Roman" w:hAnsi="Times New Roman" w:cs="Times New Roman"/>
        </w:rPr>
        <w:t>Artinya pembangunan Bendungan Bili-Bili memakan waktu selama tujuh tahun lamanya. Selama tujuh tahun pula masyarakat yang akan digenangi rumahnya menjadi tidak menentu nasibnya. (Inception 2,006)</w:t>
      </w:r>
    </w:p>
    <w:p w:rsidR="00E62DC9" w:rsidRPr="00787FAB" w:rsidRDefault="00787FAB" w:rsidP="00787FAB">
      <w:pPr>
        <w:pStyle w:val="ListParagraph"/>
        <w:numPr>
          <w:ilvl w:val="0"/>
          <w:numId w:val="22"/>
        </w:numPr>
        <w:spacing w:line="240" w:lineRule="auto"/>
        <w:ind w:left="284" w:hanging="284"/>
        <w:jc w:val="both"/>
        <w:rPr>
          <w:rFonts w:ascii="Times New Roman" w:hAnsi="Times New Roman" w:cs="Times New Roman"/>
          <w:b/>
        </w:rPr>
      </w:pPr>
      <w:r>
        <w:rPr>
          <w:rFonts w:ascii="Times New Roman" w:hAnsi="Times New Roman" w:cs="Times New Roman"/>
          <w:b/>
          <w:lang w:val="en-US"/>
        </w:rPr>
        <w:t xml:space="preserve">Kendala </w:t>
      </w:r>
      <w:r w:rsidR="00F90A8D">
        <w:rPr>
          <w:rFonts w:ascii="Times New Roman" w:hAnsi="Times New Roman" w:cs="Times New Roman"/>
          <w:b/>
          <w:lang w:val="en-US"/>
        </w:rPr>
        <w:t xml:space="preserve">Dalam Pembangunan </w:t>
      </w:r>
      <w:r>
        <w:rPr>
          <w:rFonts w:ascii="Times New Roman" w:hAnsi="Times New Roman" w:cs="Times New Roman"/>
          <w:b/>
          <w:lang w:val="en-US"/>
        </w:rPr>
        <w:t>Bendungan Bili</w:t>
      </w:r>
      <w:r w:rsidR="00F90A8D">
        <w:rPr>
          <w:rFonts w:ascii="Times New Roman" w:hAnsi="Times New Roman" w:cs="Times New Roman"/>
          <w:b/>
          <w:lang w:val="en-US"/>
        </w:rPr>
        <w:t>-</w:t>
      </w:r>
      <w:r>
        <w:rPr>
          <w:rFonts w:ascii="Times New Roman" w:hAnsi="Times New Roman" w:cs="Times New Roman"/>
          <w:b/>
          <w:lang w:val="en-US"/>
        </w:rPr>
        <w:t xml:space="preserve">Bili. </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 xml:space="preserve">Satu hal yang perlu diketahui bahwa ketika berjalannya pembangunan Bendungan Bili-Bili tidak semua lahan warga telah diganti rugi oleh pemerintah.Terdapat ± 300 KK yang tidak menentu nasibnya. Kondisi yang akan terjadi sekitar bendungan memang tidak pernah diduga sebelumnya oleh penduduk yang terkena proyek. </w:t>
      </w:r>
    </w:p>
    <w:p w:rsidR="00E62DC9" w:rsidRPr="009C377E" w:rsidRDefault="00E62DC9" w:rsidP="00E62DC9">
      <w:pPr>
        <w:spacing w:line="240" w:lineRule="auto"/>
        <w:ind w:left="720"/>
        <w:jc w:val="both"/>
        <w:rPr>
          <w:rFonts w:ascii="Times New Roman" w:hAnsi="Times New Roman" w:cs="Times New Roman"/>
        </w:rPr>
      </w:pPr>
      <w:r w:rsidRPr="009C377E">
        <w:rPr>
          <w:rFonts w:ascii="Times New Roman" w:hAnsi="Times New Roman" w:cs="Times New Roman"/>
        </w:rPr>
        <w:t>Hal ini disebabkan oleh langkah pemerintah dalam hal pembebasan lahan terkesan lamban. Hingga timbul isu-isu liar masyarakat bahwa tanah mereka tidak akan diganti rugi. Isu-isu tersebut berkembang liar di kalangan masyarakat (Wawancara Mappatunru).</w:t>
      </w:r>
    </w:p>
    <w:p w:rsidR="00E62DC9" w:rsidRPr="009C377E" w:rsidRDefault="00E62DC9" w:rsidP="00E62DC9">
      <w:pPr>
        <w:spacing w:line="240" w:lineRule="auto"/>
        <w:jc w:val="both"/>
        <w:rPr>
          <w:rFonts w:ascii="Times New Roman" w:hAnsi="Times New Roman" w:cs="Times New Roman"/>
        </w:rPr>
      </w:pPr>
      <w:r w:rsidRPr="009C377E">
        <w:rPr>
          <w:rFonts w:ascii="Times New Roman" w:hAnsi="Times New Roman" w:cs="Times New Roman"/>
        </w:rPr>
        <w:tab/>
        <w:t xml:space="preserve">Apabila mengamati hal tentang isu-isu liar yang berkembang selama pembangunan Bendungan Bili-Bili sepertinya memang berdasar. Dalam rencana proyek ini dapat dilihat bahwa pemerintah hanya menyiapkan anggaran sekitar Rp. 38.719.555,00 untuk pembebasan lahan sebanyak 365 h (P3SA 1992). Apabila diperhatikan baik-baik angka-angka tersebut sepertinya bukan untuk pembebasan lahan seperti yang masuk dalam laporan PU 1992, namun danatersebut hanya untuk pembebasan lahan yang akan didirikan bangunan inti yaitu bendungan. </w:t>
      </w:r>
    </w:p>
    <w:p w:rsidR="00E62DC9" w:rsidRPr="009C377E" w:rsidRDefault="00E62DC9" w:rsidP="00E62DC9">
      <w:pPr>
        <w:spacing w:line="240" w:lineRule="auto"/>
        <w:jc w:val="both"/>
        <w:rPr>
          <w:rFonts w:ascii="Times New Roman" w:hAnsi="Times New Roman" w:cs="Times New Roman"/>
        </w:rPr>
      </w:pPr>
      <w:r w:rsidRPr="009C377E">
        <w:rPr>
          <w:rFonts w:ascii="Times New Roman" w:hAnsi="Times New Roman" w:cs="Times New Roman"/>
        </w:rPr>
        <w:tab/>
        <w:t>Menurut penuturan warga</w:t>
      </w:r>
      <w:r w:rsidR="005977D8">
        <w:rPr>
          <w:rFonts w:ascii="Times New Roman" w:hAnsi="Times New Roman" w:cs="Times New Roman"/>
        </w:rPr>
        <w:t xml:space="preserve"> </w:t>
      </w:r>
      <w:r w:rsidRPr="009C377E">
        <w:rPr>
          <w:rFonts w:ascii="Times New Roman" w:hAnsi="Times New Roman" w:cs="Times New Roman"/>
        </w:rPr>
        <w:t xml:space="preserve">yang terkena dampak pembangunan proyek Bendungan Bili-Bili, </w:t>
      </w:r>
      <w:r w:rsidR="00EF7D6C">
        <w:rPr>
          <w:rFonts w:ascii="Times New Roman" w:hAnsi="Times New Roman" w:cs="Times New Roman"/>
        </w:rPr>
        <w:t>m</w:t>
      </w:r>
      <w:r w:rsidRPr="009C377E">
        <w:rPr>
          <w:rFonts w:ascii="Times New Roman" w:hAnsi="Times New Roman" w:cs="Times New Roman"/>
        </w:rPr>
        <w:t xml:space="preserve">etode yang digunakan pemerintah untuk membangun Bendungan Bili-Bili sepertinya kurang bersahabat. Penyebabnya adalah </w:t>
      </w:r>
      <w:r w:rsidRPr="009C377E">
        <w:rPr>
          <w:rFonts w:ascii="Times New Roman" w:hAnsi="Times New Roman" w:cs="Times New Roman"/>
        </w:rPr>
        <w:lastRenderedPageBreak/>
        <w:t>pemerintah hanya membebaskan lebih dahulu wilayah yang mengelilingi perkampungan warga, dengan demikian nantinya penduduk secara sukarela akan melepaskan tanah mereka untuk kemudian ditenggelamkan (diolah dari berbagai sumber)</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Dalam pelaksanaan ganti rugi tersebut pemerintah kemudian menetapkan kelas-kelas tanah yang akan di</w:t>
      </w:r>
      <w:r w:rsidR="00EF7D6C">
        <w:rPr>
          <w:rFonts w:ascii="Times New Roman" w:hAnsi="Times New Roman" w:cs="Times New Roman"/>
        </w:rPr>
        <w:t>ganti rugi</w:t>
      </w:r>
      <w:r w:rsidR="004254F5">
        <w:rPr>
          <w:rFonts w:ascii="Times New Roman" w:hAnsi="Times New Roman" w:cs="Times New Roman"/>
        </w:rPr>
        <w:t>. T</w:t>
      </w:r>
      <w:r w:rsidR="00EF7D6C">
        <w:rPr>
          <w:rFonts w:ascii="Times New Roman" w:hAnsi="Times New Roman" w:cs="Times New Roman"/>
        </w:rPr>
        <w:t>e</w:t>
      </w:r>
      <w:r w:rsidR="004254F5">
        <w:rPr>
          <w:rFonts w:ascii="Times New Roman" w:hAnsi="Times New Roman" w:cs="Times New Roman"/>
        </w:rPr>
        <w:t>rdapat</w:t>
      </w:r>
      <w:r w:rsidRPr="009C377E">
        <w:rPr>
          <w:rFonts w:ascii="Times New Roman" w:hAnsi="Times New Roman" w:cs="Times New Roman"/>
        </w:rPr>
        <w:t xml:space="preserve"> empat bagian kelas</w:t>
      </w:r>
      <w:r w:rsidR="004254F5">
        <w:rPr>
          <w:rFonts w:ascii="Times New Roman" w:hAnsi="Times New Roman" w:cs="Times New Roman"/>
        </w:rPr>
        <w:t xml:space="preserve"> tanah</w:t>
      </w:r>
      <w:r w:rsidRPr="009C377E">
        <w:rPr>
          <w:rFonts w:ascii="Times New Roman" w:hAnsi="Times New Roman" w:cs="Times New Roman"/>
        </w:rPr>
        <w:t>.</w:t>
      </w:r>
      <w:r w:rsidR="004254F5">
        <w:rPr>
          <w:rFonts w:ascii="Times New Roman" w:hAnsi="Times New Roman" w:cs="Times New Roman"/>
        </w:rPr>
        <w:t xml:space="preserve"> </w:t>
      </w:r>
      <w:r w:rsidRPr="009C377E">
        <w:rPr>
          <w:rFonts w:ascii="Times New Roman" w:hAnsi="Times New Roman" w:cs="Times New Roman"/>
          <w:i/>
        </w:rPr>
        <w:t xml:space="preserve">Pertama </w:t>
      </w:r>
      <w:r w:rsidRPr="009C377E">
        <w:rPr>
          <w:rFonts w:ascii="Times New Roman" w:hAnsi="Times New Roman" w:cs="Times New Roman"/>
        </w:rPr>
        <w:t>kategori produktif dan memiliki sertifikat dengan harga Rp. 5.000 (Rupiah) per meter.</w:t>
      </w:r>
      <w:r w:rsidR="004254F5">
        <w:rPr>
          <w:rFonts w:ascii="Times New Roman" w:hAnsi="Times New Roman" w:cs="Times New Roman"/>
        </w:rPr>
        <w:t xml:space="preserve"> </w:t>
      </w:r>
      <w:r w:rsidRPr="009C377E">
        <w:rPr>
          <w:rFonts w:ascii="Times New Roman" w:hAnsi="Times New Roman" w:cs="Times New Roman"/>
          <w:i/>
        </w:rPr>
        <w:t xml:space="preserve">Kedua </w:t>
      </w:r>
      <w:r w:rsidRPr="009C377E">
        <w:rPr>
          <w:rFonts w:ascii="Times New Roman" w:hAnsi="Times New Roman" w:cs="Times New Roman"/>
        </w:rPr>
        <w:t>bersertifikat dan tidak produktif dengan harga 3.000 per meter.</w:t>
      </w:r>
      <w:r w:rsidR="004254F5">
        <w:rPr>
          <w:rFonts w:ascii="Times New Roman" w:hAnsi="Times New Roman" w:cs="Times New Roman"/>
        </w:rPr>
        <w:t xml:space="preserve"> </w:t>
      </w:r>
      <w:r w:rsidRPr="009C377E">
        <w:rPr>
          <w:rFonts w:ascii="Times New Roman" w:hAnsi="Times New Roman" w:cs="Times New Roman"/>
          <w:i/>
        </w:rPr>
        <w:t>Ketiga</w:t>
      </w:r>
      <w:r w:rsidR="004254F5">
        <w:rPr>
          <w:rFonts w:ascii="Times New Roman" w:hAnsi="Times New Roman" w:cs="Times New Roman"/>
          <w:i/>
        </w:rPr>
        <w:t xml:space="preserve"> </w:t>
      </w:r>
      <w:r w:rsidRPr="009C377E">
        <w:rPr>
          <w:rFonts w:ascii="Times New Roman" w:hAnsi="Times New Roman" w:cs="Times New Roman"/>
        </w:rPr>
        <w:t>tidak produktif dan memilik</w:t>
      </w:r>
      <w:r w:rsidR="004254F5">
        <w:rPr>
          <w:rFonts w:ascii="Times New Roman" w:hAnsi="Times New Roman" w:cs="Times New Roman"/>
        </w:rPr>
        <w:t xml:space="preserve">i renceh dengan harga 2.000 per </w:t>
      </w:r>
      <w:r w:rsidRPr="009C377E">
        <w:rPr>
          <w:rFonts w:ascii="Times New Roman" w:hAnsi="Times New Roman" w:cs="Times New Roman"/>
        </w:rPr>
        <w:t>meter.</w:t>
      </w:r>
      <w:r w:rsidR="004254F5">
        <w:rPr>
          <w:rFonts w:ascii="Times New Roman" w:hAnsi="Times New Roman" w:cs="Times New Roman"/>
        </w:rPr>
        <w:t xml:space="preserve"> </w:t>
      </w:r>
      <w:r w:rsidRPr="009C377E">
        <w:rPr>
          <w:rFonts w:ascii="Times New Roman" w:hAnsi="Times New Roman" w:cs="Times New Roman"/>
          <w:i/>
        </w:rPr>
        <w:t xml:space="preserve">Keempat </w:t>
      </w:r>
      <w:r w:rsidRPr="009C377E">
        <w:rPr>
          <w:rFonts w:ascii="Times New Roman" w:hAnsi="Times New Roman" w:cs="Times New Roman"/>
        </w:rPr>
        <w:t>tidak memiliki renceh dan tidak produktif dengan harga 1.000 per meter. (Jarim Pedas 2018)</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Keberadaan sertifikat tanah masyarakat memang sangat penting perannya. Sebab pemerintah hanya mengakui tanah-tanah yang akan diganti rugi adalah tanah yang memiliki surat-surat. Dalam kondisi ini pula lahir kecemburuan sosial diantara masyarakat yang memiliki sertifikat tanah dan masyarakat yang tidak memiliki sertifikat tanah.Mereka yang memiliki surat-surat tanah perlahan mendapatkan ganti rugi yang sebenarnya juga tidak sebanding dengan tanah mereka yang menjadi lahan proyek.</w:t>
      </w:r>
    </w:p>
    <w:p w:rsidR="00E62DC9" w:rsidRPr="009C377E" w:rsidRDefault="00E62DC9" w:rsidP="00E62DC9">
      <w:pPr>
        <w:spacing w:line="240" w:lineRule="auto"/>
        <w:ind w:left="720"/>
        <w:jc w:val="both"/>
        <w:rPr>
          <w:rFonts w:ascii="Times New Roman" w:hAnsi="Times New Roman" w:cs="Times New Roman"/>
        </w:rPr>
      </w:pPr>
      <w:r w:rsidRPr="009C377E">
        <w:rPr>
          <w:rFonts w:ascii="Times New Roman" w:hAnsi="Times New Roman" w:cs="Times New Roman"/>
        </w:rPr>
        <w:t>Sehingga sebagian warga lainnya kemudian bersedia menerima uang ganti rugi dari pemerintah tersebut dengan alasan daripada tidak ada sama sekali mending mereka menerima uang ganti rugi tersebut. (wawancara Iwan)</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Nasib berbeda yang terjadi dalam masyarakat korban proyek tersebut tidak hanya sebatas kecemburuan sekilas saja.Namun yang terjadi adalah beberapa penduduk yang lebih dulu menerima ganti rugi karena memiliki sertifikat sepertinya taraf hidupnya juga berubah.Hal ini disebabkan oleh banyaknya uang yang diterima penduduk yang memiliki sertifikat.Sebaliknya penduduk yang belum menerima ganti rugi merasa semakin tersisihkan.Kejadian-kejadian semacam ini lumrah terjadi antara tahun 1992 hingga 1997 (Jarim Pedas 2016).</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lastRenderedPageBreak/>
        <w:t>Penduduk yang tidak memiliki sertifikat tanah disebabkan oleh rasa enggan sebagian penduduk untuk mendapatkan sertifikat itu sendiri. Pemahaman tersebut terjadi ketika penduduk berusaha agar tanah mereka mendapatkan sertifikat, pada saat itu timbul wacana di masyarakat bahwa adanya sertifikat tanah akan menyebabkan mereka akan dikenai beban pajak atas tanah mereka yang memiliki sertifikat. Disitulah letak permasalahan penduduk sebelumnya.Mengapa banyak penduduk yang tanahnya tidak bersertifikat karena lebih disebabkan oleh pengetahuan yang berkembang di dalam masyarakat. (Jarim Pedas. 2016)</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Penduduk kawasan Bili-Bili yang sudah ratusan bahkan ribuan tahun telah mendiami sekitar sungai Jenneberang. Mereka tidak mudah percaya kepada kebijakan pemerintah. Mereka juga tidak pernah berfikir bahwa suatu saat nanti di tempat mereka tinggal akan didirikan sebuah bendungan, dan tanah-tanah mereka akan tenggelam. Pemikiran-pemikiran demikian memang pada saat itu belum sepenuhnya dipahami.Tatanan masyarakat yang cenderung masih menganut sistem feodal membuat masyarakat tidak begitu tertarik dengan program pengadaan sertifikat sebagai bukti kepemilikan tanah.</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 xml:space="preserve">Pemikiran tentang kepemilikan tanah secara turun temurun yang tidak akan diganggu gugat oleh orang lain memang telah berlangsung lama, bahkan sampai pada saat Bendungan Bili-Bili memasuki tahun perdana dikerjakan. Penduduk tidak tahu jika yang akan mempermasalahkan kepemilikan tanahnya adalah pemerintah, dalam hal ini negara. </w:t>
      </w:r>
    </w:p>
    <w:p w:rsidR="00E62DC9" w:rsidRPr="009C377E" w:rsidRDefault="00E62DC9" w:rsidP="00E62DC9">
      <w:pPr>
        <w:spacing w:line="240" w:lineRule="auto"/>
        <w:ind w:left="720"/>
        <w:jc w:val="both"/>
        <w:rPr>
          <w:rFonts w:ascii="Times New Roman" w:hAnsi="Times New Roman" w:cs="Times New Roman"/>
        </w:rPr>
      </w:pPr>
      <w:r w:rsidRPr="009C377E">
        <w:rPr>
          <w:rFonts w:ascii="Times New Roman" w:hAnsi="Times New Roman" w:cs="Times New Roman"/>
        </w:rPr>
        <w:t>Situasi yang tidak mereka sangka-sangka terjadi pada saat pendirian bendungan Bili-Bili, dimana pemerintah hanya akan mengganti rugi tanah bersertifikat, dan hal itu adalah masalah besar bagi penduduk yang terkena dampak proyek (wawancara: Baso Sitaba).</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 xml:space="preserve">Dalam kondisi yang tidak menentu di dalam masyarakat bahkan terdapat beberapa </w:t>
      </w:r>
      <w:r w:rsidRPr="009C377E">
        <w:rPr>
          <w:rFonts w:ascii="Times New Roman" w:hAnsi="Times New Roman" w:cs="Times New Roman"/>
          <w:i/>
        </w:rPr>
        <w:t xml:space="preserve">calo </w:t>
      </w:r>
      <w:r w:rsidRPr="009C377E">
        <w:rPr>
          <w:rFonts w:ascii="Times New Roman" w:hAnsi="Times New Roman" w:cs="Times New Roman"/>
        </w:rPr>
        <w:t xml:space="preserve"> yang mengambil keuntungan. Penduduk yang enggan berurusan dengan pemerintah terkait dengan masalah ganti rugi tanah </w:t>
      </w:r>
      <w:r w:rsidRPr="009C377E">
        <w:rPr>
          <w:rFonts w:ascii="Times New Roman" w:hAnsi="Times New Roman" w:cs="Times New Roman"/>
        </w:rPr>
        <w:lastRenderedPageBreak/>
        <w:t xml:space="preserve">mempercayakan kepada </w:t>
      </w:r>
      <w:r w:rsidRPr="009C377E">
        <w:rPr>
          <w:rFonts w:ascii="Times New Roman" w:hAnsi="Times New Roman" w:cs="Times New Roman"/>
          <w:i/>
        </w:rPr>
        <w:t>calo</w:t>
      </w:r>
      <w:r w:rsidRPr="009C377E">
        <w:rPr>
          <w:rFonts w:ascii="Times New Roman" w:hAnsi="Times New Roman" w:cs="Times New Roman"/>
        </w:rPr>
        <w:t xml:space="preserve"> agar ganti rugi tanahnya cepat ditangani.</w:t>
      </w:r>
      <w:r w:rsidR="009E6796">
        <w:rPr>
          <w:rFonts w:ascii="Times New Roman" w:hAnsi="Times New Roman" w:cs="Times New Roman"/>
        </w:rPr>
        <w:t xml:space="preserve"> </w:t>
      </w:r>
      <w:r w:rsidRPr="009C377E">
        <w:rPr>
          <w:rFonts w:ascii="Times New Roman" w:hAnsi="Times New Roman" w:cs="Times New Roman"/>
        </w:rPr>
        <w:t>Kasus ini tidak jarang menimbulkan masalah serius dalam masyarakat.</w:t>
      </w:r>
      <w:r w:rsidR="004254F5">
        <w:rPr>
          <w:rFonts w:ascii="Times New Roman" w:hAnsi="Times New Roman" w:cs="Times New Roman"/>
        </w:rPr>
        <w:t xml:space="preserve"> </w:t>
      </w:r>
      <w:r w:rsidRPr="009C377E">
        <w:rPr>
          <w:rFonts w:ascii="Times New Roman" w:hAnsi="Times New Roman" w:cs="Times New Roman"/>
        </w:rPr>
        <w:t>“Akibatnya jumlah uang yang seharusnya diterima oleh warga  menjadi berkurang disebabkan untuk membayar jasa calo“</w:t>
      </w:r>
      <w:r w:rsidR="004254F5">
        <w:rPr>
          <w:rFonts w:ascii="Times New Roman" w:hAnsi="Times New Roman" w:cs="Times New Roman"/>
        </w:rPr>
        <w:t xml:space="preserve"> </w:t>
      </w:r>
      <w:r w:rsidRPr="009C377E">
        <w:rPr>
          <w:rFonts w:ascii="Times New Roman" w:hAnsi="Times New Roman" w:cs="Times New Roman"/>
        </w:rPr>
        <w:t>(wawancara: Iwan). Kejadian demikian terjadi karena sistem pembayaran ganti rugi tanah yang kurang jelas.</w:t>
      </w:r>
      <w:r>
        <w:rPr>
          <w:rFonts w:ascii="Times New Roman" w:hAnsi="Times New Roman" w:cs="Times New Roman"/>
        </w:rPr>
        <w:t xml:space="preserve"> P</w:t>
      </w:r>
      <w:r w:rsidRPr="009C377E">
        <w:rPr>
          <w:rFonts w:ascii="Times New Roman" w:hAnsi="Times New Roman" w:cs="Times New Roman"/>
        </w:rPr>
        <w:t xml:space="preserve">emerintah seharusnya dalam melaksanakan pembayaran ganti rugi tersebut lebih detail melihat kondisi masyarakat setempat. </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Apabila</w:t>
      </w:r>
      <w:r w:rsidR="004254F5">
        <w:rPr>
          <w:rFonts w:ascii="Times New Roman" w:hAnsi="Times New Roman" w:cs="Times New Roman"/>
        </w:rPr>
        <w:t xml:space="preserve"> </w:t>
      </w:r>
      <w:r w:rsidRPr="009C377E">
        <w:rPr>
          <w:rFonts w:ascii="Times New Roman" w:hAnsi="Times New Roman" w:cs="Times New Roman"/>
        </w:rPr>
        <w:t>kita</w:t>
      </w:r>
      <w:r w:rsidR="004254F5">
        <w:rPr>
          <w:rFonts w:ascii="Times New Roman" w:hAnsi="Times New Roman" w:cs="Times New Roman"/>
        </w:rPr>
        <w:t xml:space="preserve"> </w:t>
      </w:r>
      <w:r w:rsidRPr="009C377E">
        <w:rPr>
          <w:rFonts w:ascii="Times New Roman" w:hAnsi="Times New Roman" w:cs="Times New Roman"/>
        </w:rPr>
        <w:t>mengamati</w:t>
      </w:r>
      <w:r w:rsidR="004254F5">
        <w:rPr>
          <w:rFonts w:ascii="Times New Roman" w:hAnsi="Times New Roman" w:cs="Times New Roman"/>
        </w:rPr>
        <w:t xml:space="preserve"> </w:t>
      </w:r>
      <w:r w:rsidRPr="009C377E">
        <w:rPr>
          <w:rFonts w:ascii="Times New Roman" w:hAnsi="Times New Roman" w:cs="Times New Roman"/>
        </w:rPr>
        <w:t>situasi di atas sebenarnya dapat dilihat bahwa pemegang kebijakan kurang persiapan dalam proyek ini. Tidak dapat sangkal bahwa kebutuhan mendesak akan adanya sebuah bendungan multifungsi di sekitar kota Makassar dan Sungguminasa memang benar adanya. Akan tetapi satu hal nampa</w:t>
      </w:r>
      <w:r w:rsidR="009E6796">
        <w:rPr>
          <w:rFonts w:ascii="Times New Roman" w:hAnsi="Times New Roman" w:cs="Times New Roman"/>
        </w:rPr>
        <w:t xml:space="preserve">knya </w:t>
      </w:r>
      <w:r w:rsidRPr="009C377E">
        <w:rPr>
          <w:rFonts w:ascii="Times New Roman" w:hAnsi="Times New Roman" w:cs="Times New Roman"/>
        </w:rPr>
        <w:t>tidak pernah masuk dalam kajian pendirian bendungan adalah ganti rugi ta</w:t>
      </w:r>
      <w:r w:rsidR="009E6796">
        <w:rPr>
          <w:rFonts w:ascii="Times New Roman" w:hAnsi="Times New Roman" w:cs="Times New Roman"/>
        </w:rPr>
        <w:t>nah</w:t>
      </w:r>
      <w:r w:rsidRPr="009C377E">
        <w:rPr>
          <w:rFonts w:ascii="Times New Roman" w:hAnsi="Times New Roman" w:cs="Times New Roman"/>
        </w:rPr>
        <w:t>. Dalam rencana pendirian bendungan memang manfaatnya kebanyakan untuk masyarakat banyak, namun dalam konsep pembangunan Bendungan Bili-Bili harus pula memikirkan dampak perubahan sosial dari berdirinya bendungan tersebut.</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Secara keseluruhan kasus-kasus ganti rugi tanah warga sebenarnya bukan kesalahan pemerintah sepenuhnya.</w:t>
      </w:r>
      <w:r w:rsidR="004254F5">
        <w:rPr>
          <w:rFonts w:ascii="Times New Roman" w:hAnsi="Times New Roman" w:cs="Times New Roman"/>
        </w:rPr>
        <w:t xml:space="preserve"> </w:t>
      </w:r>
      <w:r w:rsidRPr="009C377E">
        <w:rPr>
          <w:rFonts w:ascii="Times New Roman" w:hAnsi="Times New Roman" w:cs="Times New Roman"/>
        </w:rPr>
        <w:t>Seperti pada kasus tidak adanya sertifikat tanah warga.</w:t>
      </w:r>
      <w:r w:rsidR="009E6796">
        <w:rPr>
          <w:rFonts w:ascii="Times New Roman" w:hAnsi="Times New Roman" w:cs="Times New Roman"/>
        </w:rPr>
        <w:t xml:space="preserve"> </w:t>
      </w:r>
      <w:r w:rsidRPr="009C377E">
        <w:rPr>
          <w:rFonts w:ascii="Times New Roman" w:hAnsi="Times New Roman" w:cs="Times New Roman"/>
        </w:rPr>
        <w:t>Dalam kasus ini banyak juga penduduk yang sengaja tidak mengurus sertifikat karena mengh</w:t>
      </w:r>
      <w:r w:rsidR="009E6796">
        <w:rPr>
          <w:rFonts w:ascii="Times New Roman" w:hAnsi="Times New Roman" w:cs="Times New Roman"/>
        </w:rPr>
        <w:t>indari pajak</w:t>
      </w:r>
      <w:r w:rsidRPr="009C377E">
        <w:rPr>
          <w:rFonts w:ascii="Times New Roman" w:hAnsi="Times New Roman" w:cs="Times New Roman"/>
        </w:rPr>
        <w:t>.</w:t>
      </w:r>
      <w:r w:rsidR="009E6796">
        <w:rPr>
          <w:rFonts w:ascii="Times New Roman" w:hAnsi="Times New Roman" w:cs="Times New Roman"/>
        </w:rPr>
        <w:t xml:space="preserve"> </w:t>
      </w:r>
      <w:r w:rsidRPr="009C377E">
        <w:rPr>
          <w:rFonts w:ascii="Times New Roman" w:hAnsi="Times New Roman" w:cs="Times New Roman"/>
        </w:rPr>
        <w:t>Dalam hal ini posisi pemerintah sepertinya cukup berdasar jika dilihat dari segi hukumnya.</w:t>
      </w:r>
      <w:r w:rsidR="009E6796">
        <w:rPr>
          <w:rFonts w:ascii="Times New Roman" w:hAnsi="Times New Roman" w:cs="Times New Roman"/>
        </w:rPr>
        <w:t xml:space="preserve"> </w:t>
      </w:r>
      <w:r w:rsidRPr="009C377E">
        <w:rPr>
          <w:rFonts w:ascii="Times New Roman" w:hAnsi="Times New Roman" w:cs="Times New Roman"/>
        </w:rPr>
        <w:t>Di lapangan misalnya, pemerintah daerah yang bersentuhan langsung dengan masyarakat terkena dampak proyek, tidak ingin salah dalam mengeksekusi sebuah kebijakan negara. Contohnya apabila pemerintah daerah mengganti rugi tanah yang tidak bersertifikat maka akan berbahaya dikemudian hari. Pemerintah daerah bisa saja mendapat ganjaran hukum jika hal tersebut dilakukan.</w:t>
      </w:r>
      <w:r w:rsidR="009E6796">
        <w:rPr>
          <w:rFonts w:ascii="Times New Roman" w:hAnsi="Times New Roman" w:cs="Times New Roman"/>
        </w:rPr>
        <w:t xml:space="preserve"> </w:t>
      </w:r>
      <w:r w:rsidRPr="009C377E">
        <w:rPr>
          <w:rFonts w:ascii="Times New Roman" w:hAnsi="Times New Roman" w:cs="Times New Roman"/>
        </w:rPr>
        <w:t>Dalam hal ini pemerintah daerah hanya pelaksana tugas dari kebijakan pusat.</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Pemerintah baik pusat dan daerah tidak ingin adanya kerugian negara dalam pembangunan proyek tersebut.</w:t>
      </w:r>
      <w:r w:rsidR="009E6796">
        <w:rPr>
          <w:rFonts w:ascii="Times New Roman" w:hAnsi="Times New Roman" w:cs="Times New Roman"/>
        </w:rPr>
        <w:t xml:space="preserve"> </w:t>
      </w:r>
      <w:r w:rsidRPr="009C377E">
        <w:rPr>
          <w:rFonts w:ascii="Times New Roman" w:hAnsi="Times New Roman" w:cs="Times New Roman"/>
        </w:rPr>
        <w:t xml:space="preserve">Dengan alasan itu pemerintah menghindari adanya penggunaan data ganda apabila tanah yang tidak bersertifikat </w:t>
      </w:r>
      <w:r w:rsidRPr="009C377E">
        <w:rPr>
          <w:rFonts w:ascii="Times New Roman" w:hAnsi="Times New Roman" w:cs="Times New Roman"/>
        </w:rPr>
        <w:lastRenderedPageBreak/>
        <w:t>ikut diberi ganti rugi (Pedoman Rakyat 2000). Hal-hal yang sifatnya teknis oleh pemerintah akhirnya berkembang menjadi situasi sedemikian rupa pada  masyarakat Bili-Bili. Pada akhirnya pemerintah merasa berada dalam posisi benar terkait kasus ganti rugi tanah warga terkena dampak proyek.</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Disisi lain penduduk dapat dipastikan bahwa mereka tidak akan rela apabila tanahnya diambil oleh negara tanpa ganti rugi. Situasi yang begitu rumit tersebut kembali membuat masyarakat menghimpun kekuatan dalam menuntut aspirasinya.</w:t>
      </w:r>
      <w:r w:rsidR="009E6796">
        <w:rPr>
          <w:rFonts w:ascii="Times New Roman" w:hAnsi="Times New Roman" w:cs="Times New Roman"/>
        </w:rPr>
        <w:t xml:space="preserve"> </w:t>
      </w:r>
      <w:r w:rsidRPr="009C377E">
        <w:rPr>
          <w:rFonts w:ascii="Times New Roman" w:hAnsi="Times New Roman" w:cs="Times New Roman"/>
        </w:rPr>
        <w:t>Beberapa kali masyarakat kemudian menduduki DPR</w:t>
      </w:r>
      <w:r w:rsidR="00B110BB">
        <w:rPr>
          <w:rFonts w:ascii="Times New Roman" w:hAnsi="Times New Roman" w:cs="Times New Roman"/>
        </w:rPr>
        <w:t>D</w:t>
      </w:r>
      <w:r w:rsidRPr="009C377E">
        <w:rPr>
          <w:rFonts w:ascii="Times New Roman" w:hAnsi="Times New Roman" w:cs="Times New Roman"/>
        </w:rPr>
        <w:t xml:space="preserve"> Provinsi untuk meminta kejelasan terkait status ganti rugi tanah mereka. Atas desakan yang bertubi-tubi dari masyarakat terkena dampak Proyek akhirnya pemerintah membuka pintu dialog pada tahun 1997. Pada tahun ini sebenarnya merupakan tahun awal penggenangan dilakukan, sehingga dalam kondisi kritis tersebut pemerintah pusat bisa saja menenggelamkan Bili-Bili tanpa mengganti rugi tanah warga terkena dampak proyek (Jaring Pedas 2018).</w:t>
      </w:r>
      <w:r w:rsidR="009E6796">
        <w:rPr>
          <w:rFonts w:ascii="Times New Roman" w:hAnsi="Times New Roman" w:cs="Times New Roman"/>
        </w:rPr>
        <w:t xml:space="preserve"> </w:t>
      </w:r>
      <w:r w:rsidRPr="009C377E">
        <w:rPr>
          <w:rFonts w:ascii="Times New Roman" w:hAnsi="Times New Roman" w:cs="Times New Roman"/>
        </w:rPr>
        <w:t>Akan tetapi pemerintah daerah juga sepertinya terus berusaha agar tanah warga yang belum mendapat ganti rugi bisa mendapatkan hak-haknya.</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Atas janji pemerintah terhadap status ganti rugi tanah warga situasi tegang kemudian meredah. Namun kondisi tersebut  tidak berlangsung lama, penyebabnya adalah lagi-lagi pemerintah masih belum bisa mengganti rugi semua tanah yang ada dalam daerah pendirian proyek tersebut. Tercatat memasuki waktu penggenangan dan pengaliran perdana air Bendungan Bili-Bili pada tahun 1999 masih terdapat sebanyak 4.275 persil.</w:t>
      </w:r>
      <w:r w:rsidR="009E6796">
        <w:rPr>
          <w:rFonts w:ascii="Times New Roman" w:hAnsi="Times New Roman" w:cs="Times New Roman"/>
        </w:rPr>
        <w:t xml:space="preserve"> </w:t>
      </w:r>
      <w:r w:rsidRPr="009C377E">
        <w:rPr>
          <w:rFonts w:ascii="Times New Roman" w:hAnsi="Times New Roman" w:cs="Times New Roman"/>
        </w:rPr>
        <w:t>Prona yang tengah</w:t>
      </w:r>
      <w:r w:rsidR="009E6796">
        <w:rPr>
          <w:rFonts w:ascii="Times New Roman" w:hAnsi="Times New Roman" w:cs="Times New Roman"/>
        </w:rPr>
        <w:t xml:space="preserve"> </w:t>
      </w:r>
      <w:r w:rsidRPr="009C377E">
        <w:rPr>
          <w:rFonts w:ascii="Times New Roman" w:hAnsi="Times New Roman" w:cs="Times New Roman"/>
        </w:rPr>
        <w:t>diselesaikan (Fajar 5 Desember tahun 2000).</w:t>
      </w:r>
      <w:r w:rsidR="009E6796">
        <w:rPr>
          <w:rFonts w:ascii="Times New Roman" w:hAnsi="Times New Roman" w:cs="Times New Roman"/>
        </w:rPr>
        <w:t xml:space="preserve"> </w:t>
      </w:r>
      <w:r w:rsidRPr="009C377E">
        <w:rPr>
          <w:rFonts w:ascii="Times New Roman" w:hAnsi="Times New Roman" w:cs="Times New Roman"/>
        </w:rPr>
        <w:t>Artinya memang ada kendala besar dalam pembebasan lahan proyek bendungan.</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 xml:space="preserve">Pemerintah setelah didesak kemudian tidak bisa langsung mengakomodir masalah status ganti rugi tanah warga. Beberapa tahapan perlu dilalui yaitu membuatkan sertifikat tanah-tanah yang akan diganti rugi, baru kemudian pemilik tanah tersebut diberi uang ganti rugi (Jaring Pedas 2018). Dalam proses ini sepertinya pemerintah kembali ke metode awalnya yaitu tindakan hati-hati tetap dilakukan demi menghindari data ganda. Apabila ini terjadi artinya bisa menyebabkan kerugian negara. </w:t>
      </w:r>
      <w:r w:rsidRPr="009C377E">
        <w:rPr>
          <w:rFonts w:ascii="Times New Roman" w:hAnsi="Times New Roman" w:cs="Times New Roman"/>
        </w:rPr>
        <w:lastRenderedPageBreak/>
        <w:t>Faktor lain yang juga menyebabkan begitu rumitnya proses ganti rugi tersebut adalah metode pemerintah yang tidak ingin digugat dikemudian hari oleh masyarakat setempat.</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Tahun terakhir pembayaran ganti rugi  setelah melewati rangkaian yang begitu banyak adalah pada tahun 2003. Pada tahun ini pemerintah tidak ingin lagi terbebani oleh masalah ganti rugi tanah warga.</w:t>
      </w:r>
      <w:r w:rsidR="00676824">
        <w:rPr>
          <w:rFonts w:ascii="Times New Roman" w:hAnsi="Times New Roman" w:cs="Times New Roman"/>
        </w:rPr>
        <w:t xml:space="preserve"> </w:t>
      </w:r>
      <w:r w:rsidRPr="009C377E">
        <w:rPr>
          <w:rFonts w:ascii="Times New Roman" w:hAnsi="Times New Roman" w:cs="Times New Roman"/>
        </w:rPr>
        <w:t>Disisi lain di dalam masyarakat juga membentuk suatu Lembaga Swadaya Masyarakat (LSM) yang bernama Jarim Pedas.</w:t>
      </w:r>
      <w:r w:rsidR="009E6796">
        <w:rPr>
          <w:rFonts w:ascii="Times New Roman" w:hAnsi="Times New Roman" w:cs="Times New Roman"/>
        </w:rPr>
        <w:t xml:space="preserve"> </w:t>
      </w:r>
      <w:r w:rsidRPr="009C377E">
        <w:rPr>
          <w:rFonts w:ascii="Times New Roman" w:hAnsi="Times New Roman" w:cs="Times New Roman"/>
        </w:rPr>
        <w:t xml:space="preserve">LSM inilah kemudian hari yang banyak menyuarakan sisa-sisa pembayaran ganti rugi yang belum dibayarkan pemerintah. Oleh pihak pemerintah sendiri untuk merespon desakan masyarakat maka  kemudian mendirikan sebuah tim yang bernama TIM 5 (LIMA) yang berisi pihak-pihak berkepentingan dalam hal ganti rugi tanah (Jaring Pedas 2018). </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Dari kerja sama ini pemerintah secara resmi mencari semua tanah-tanah yang belum diganti rugi yang terkena dampak genangan Bendungan Bili-Bili. Dalam proses penyelesaian terakhir tersebut pemerintah men</w:t>
      </w:r>
      <w:r w:rsidR="009E6796">
        <w:rPr>
          <w:rFonts w:ascii="Times New Roman" w:hAnsi="Times New Roman" w:cs="Times New Roman"/>
        </w:rPr>
        <w:t>ghabiskan Anggaran sebanyak Rp.</w:t>
      </w:r>
      <w:r w:rsidRPr="009C377E">
        <w:rPr>
          <w:rFonts w:ascii="Times New Roman" w:hAnsi="Times New Roman" w:cs="Times New Roman"/>
        </w:rPr>
        <w:t>1.200.000.000,00 dengan banyaksertifikat 4.275 sertifikat/Prona (Fajar, 2003)</w:t>
      </w:r>
      <w:r w:rsidR="00676824">
        <w:rPr>
          <w:rFonts w:ascii="Times New Roman" w:hAnsi="Times New Roman" w:cs="Times New Roman"/>
        </w:rPr>
        <w:t>.</w:t>
      </w:r>
      <w:r w:rsidRPr="009C377E">
        <w:rPr>
          <w:rFonts w:ascii="Times New Roman" w:hAnsi="Times New Roman" w:cs="Times New Roman"/>
        </w:rPr>
        <w:t xml:space="preserve"> Akhirnya tanah-tanah masyarakat mendapatkan ganti rugi, setelah bertahun tahun tanah mereka ditenggelamkan.</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Antara tahun 1991 hingga tahun 2003 merupakan periode tidak stabil mengenai ganti rugi tanah warga terkena dampak proyek.</w:t>
      </w:r>
      <w:r w:rsidR="00676824">
        <w:rPr>
          <w:rFonts w:ascii="Times New Roman" w:hAnsi="Times New Roman" w:cs="Times New Roman"/>
        </w:rPr>
        <w:t xml:space="preserve"> </w:t>
      </w:r>
      <w:r w:rsidRPr="009C377E">
        <w:rPr>
          <w:rFonts w:ascii="Times New Roman" w:hAnsi="Times New Roman" w:cs="Times New Roman"/>
        </w:rPr>
        <w:t>Pada akhirnya masyarakat Bili-Bili mendapatkan hak atas tanahnya, hal tersebut tidak lepas dari pada perjuangan seluruh lapisan masyarakat. Perjuangan tidak saja datang dari masyarakat setempat akan tetapi perhatian terhadap dampak proyek Bendungan Bili-Bili juga datang dari masyarakat pemerhati lingkungan lainnya.</w:t>
      </w:r>
      <w:r w:rsidR="00676824">
        <w:rPr>
          <w:rFonts w:ascii="Times New Roman" w:hAnsi="Times New Roman" w:cs="Times New Roman"/>
        </w:rPr>
        <w:t xml:space="preserve"> </w:t>
      </w:r>
      <w:r w:rsidRPr="009C377E">
        <w:rPr>
          <w:rFonts w:ascii="Times New Roman" w:hAnsi="Times New Roman" w:cs="Times New Roman"/>
        </w:rPr>
        <w:t>Dalam pengawalan berbagai isu Bendungan Bili-Bili setidaknya terdapat 30-an organisasi LSM yang pernah terlibat mengadvokasi Proyek Bendungan Bili-Bili (Keterangan Jarim Pedas).</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Kondisi perekonomian Indonesia yang anjlok pada tahun 1998 juga</w:t>
      </w:r>
      <w:r w:rsidR="009E6796">
        <w:rPr>
          <w:rFonts w:ascii="Times New Roman" w:hAnsi="Times New Roman" w:cs="Times New Roman"/>
        </w:rPr>
        <w:t xml:space="preserve"> </w:t>
      </w:r>
      <w:r w:rsidRPr="009C377E">
        <w:rPr>
          <w:rFonts w:ascii="Times New Roman" w:hAnsi="Times New Roman" w:cs="Times New Roman"/>
        </w:rPr>
        <w:t>berimbas</w:t>
      </w:r>
      <w:r w:rsidR="009E6796">
        <w:rPr>
          <w:rFonts w:ascii="Times New Roman" w:hAnsi="Times New Roman" w:cs="Times New Roman"/>
        </w:rPr>
        <w:t xml:space="preserve"> </w:t>
      </w:r>
      <w:r w:rsidRPr="009C377E">
        <w:rPr>
          <w:rFonts w:ascii="Times New Roman" w:hAnsi="Times New Roman" w:cs="Times New Roman"/>
        </w:rPr>
        <w:t>sampai</w:t>
      </w:r>
      <w:r w:rsidR="009E6796">
        <w:rPr>
          <w:rFonts w:ascii="Times New Roman" w:hAnsi="Times New Roman" w:cs="Times New Roman"/>
        </w:rPr>
        <w:t xml:space="preserve"> </w:t>
      </w:r>
      <w:r w:rsidRPr="009C377E">
        <w:rPr>
          <w:rFonts w:ascii="Times New Roman" w:hAnsi="Times New Roman" w:cs="Times New Roman"/>
        </w:rPr>
        <w:t>ketahap</w:t>
      </w:r>
      <w:r w:rsidR="009E6796">
        <w:rPr>
          <w:rFonts w:ascii="Times New Roman" w:hAnsi="Times New Roman" w:cs="Times New Roman"/>
        </w:rPr>
        <w:t xml:space="preserve"> </w:t>
      </w:r>
      <w:r w:rsidRPr="009C377E">
        <w:rPr>
          <w:rFonts w:ascii="Times New Roman" w:hAnsi="Times New Roman" w:cs="Times New Roman"/>
        </w:rPr>
        <w:t>ganti</w:t>
      </w:r>
      <w:r w:rsidR="009E6796">
        <w:rPr>
          <w:rFonts w:ascii="Times New Roman" w:hAnsi="Times New Roman" w:cs="Times New Roman"/>
        </w:rPr>
        <w:t xml:space="preserve"> </w:t>
      </w:r>
      <w:r w:rsidRPr="009C377E">
        <w:rPr>
          <w:rFonts w:ascii="Times New Roman" w:hAnsi="Times New Roman" w:cs="Times New Roman"/>
        </w:rPr>
        <w:t>rugi</w:t>
      </w:r>
      <w:r w:rsidR="009E6796">
        <w:rPr>
          <w:rFonts w:ascii="Times New Roman" w:hAnsi="Times New Roman" w:cs="Times New Roman"/>
        </w:rPr>
        <w:t xml:space="preserve"> </w:t>
      </w:r>
      <w:r w:rsidRPr="009C377E">
        <w:rPr>
          <w:rFonts w:ascii="Times New Roman" w:hAnsi="Times New Roman" w:cs="Times New Roman"/>
        </w:rPr>
        <w:t>tanah masyarakat Bili-Bili.</w:t>
      </w:r>
      <w:r w:rsidR="009E6796">
        <w:rPr>
          <w:rFonts w:ascii="Times New Roman" w:hAnsi="Times New Roman" w:cs="Times New Roman"/>
        </w:rPr>
        <w:t xml:space="preserve"> </w:t>
      </w:r>
      <w:r w:rsidRPr="009C377E">
        <w:rPr>
          <w:rFonts w:ascii="Times New Roman" w:hAnsi="Times New Roman" w:cs="Times New Roman"/>
        </w:rPr>
        <w:t>Nilai ganti rugi yang ditetapkan oleh pemerintah pada tahun 1991 dan pada tahun 2003 tidak mengalami perbedaan.</w:t>
      </w:r>
      <w:r w:rsidR="009E6796">
        <w:rPr>
          <w:rFonts w:ascii="Times New Roman" w:hAnsi="Times New Roman" w:cs="Times New Roman"/>
        </w:rPr>
        <w:t xml:space="preserve"> </w:t>
      </w:r>
      <w:r w:rsidRPr="009C377E">
        <w:rPr>
          <w:rFonts w:ascii="Times New Roman" w:hAnsi="Times New Roman" w:cs="Times New Roman"/>
        </w:rPr>
        <w:t xml:space="preserve">Pengelompokan kelas tanah yang dikenai ganti rugi juga tidak pernah </w:t>
      </w:r>
      <w:r w:rsidRPr="009C377E">
        <w:rPr>
          <w:rFonts w:ascii="Times New Roman" w:hAnsi="Times New Roman" w:cs="Times New Roman"/>
        </w:rPr>
        <w:lastRenderedPageBreak/>
        <w:t>berubah. Padahal telah diketahui bersama bahwa pada tahun 1998 tinggi inflasi Indonesia mengalami kenaikan sebesar 77,6% (</w:t>
      </w:r>
      <w:r w:rsidR="009E6796">
        <w:rPr>
          <w:rFonts w:ascii="Times New Roman" w:hAnsi="Times New Roman" w:cs="Times New Roman"/>
        </w:rPr>
        <w:t>Imanuddin, 2010:</w:t>
      </w:r>
      <w:r w:rsidRPr="009C377E">
        <w:rPr>
          <w:rFonts w:ascii="Times New Roman" w:hAnsi="Times New Roman" w:cs="Times New Roman"/>
        </w:rPr>
        <w:t>1). Inflasi tersebut  sebenarnya telah mengubah jumlah nilai mata uang</w:t>
      </w:r>
      <w:r w:rsidR="00676824">
        <w:rPr>
          <w:rFonts w:ascii="Times New Roman" w:hAnsi="Times New Roman" w:cs="Times New Roman"/>
        </w:rPr>
        <w:t xml:space="preserve"> rupiah. Uang dengan jumlah Rp.</w:t>
      </w:r>
      <w:r w:rsidRPr="009C377E">
        <w:rPr>
          <w:rFonts w:ascii="Times New Roman" w:hAnsi="Times New Roman" w:cs="Times New Roman"/>
        </w:rPr>
        <w:t>5000,00 pada tahun 1996 b</w:t>
      </w:r>
      <w:r w:rsidR="00676824">
        <w:rPr>
          <w:rFonts w:ascii="Times New Roman" w:hAnsi="Times New Roman" w:cs="Times New Roman"/>
        </w:rPr>
        <w:t>erbeda nilainya dengan uang Rp.</w:t>
      </w:r>
      <w:r w:rsidRPr="009C377E">
        <w:rPr>
          <w:rFonts w:ascii="Times New Roman" w:hAnsi="Times New Roman" w:cs="Times New Roman"/>
        </w:rPr>
        <w:t xml:space="preserve">5.000,00 pada tahun 2003. Sementara ganti rugi tanah masyarakat terkena dampak tidak pernah berubah sama sekali. Tetap saja </w:t>
      </w:r>
      <w:r w:rsidR="009E6796">
        <w:rPr>
          <w:rFonts w:ascii="Times New Roman" w:hAnsi="Times New Roman" w:cs="Times New Roman"/>
        </w:rPr>
        <w:t>harga tertinggi yaitu Rp. 5000/</w:t>
      </w:r>
      <w:r w:rsidRPr="009C377E">
        <w:rPr>
          <w:rFonts w:ascii="Times New Roman" w:hAnsi="Times New Roman" w:cs="Times New Roman"/>
        </w:rPr>
        <w:t>meter dan terendah Rp.1.000/meter.</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Seharusnya pemerintah ketika memasuki tahun 1999 hingga 2003 telah mengubah skema pembayaran ganti rugi.</w:t>
      </w:r>
      <w:r w:rsidR="00676824">
        <w:rPr>
          <w:rFonts w:ascii="Times New Roman" w:hAnsi="Times New Roman" w:cs="Times New Roman"/>
        </w:rPr>
        <w:t xml:space="preserve"> </w:t>
      </w:r>
      <w:r w:rsidRPr="009C377E">
        <w:rPr>
          <w:rFonts w:ascii="Times New Roman" w:hAnsi="Times New Roman" w:cs="Times New Roman"/>
        </w:rPr>
        <w:t>Beberapa alasannya adalah uang ganti rugi tanah warga secara nilai sangat rendah, walaupun jumlah uangnya tidak berubah.</w:t>
      </w:r>
      <w:r w:rsidR="00676824">
        <w:rPr>
          <w:rFonts w:ascii="Times New Roman" w:hAnsi="Times New Roman" w:cs="Times New Roman"/>
        </w:rPr>
        <w:t xml:space="preserve"> </w:t>
      </w:r>
      <w:r w:rsidRPr="009C377E">
        <w:rPr>
          <w:rFonts w:ascii="Times New Roman" w:hAnsi="Times New Roman" w:cs="Times New Roman"/>
        </w:rPr>
        <w:t>Adapun kebijakan yang mesti diambil oleh pemerintah adalah menyesuaikan ganti rugi tanah warga menurut tinggi inflasi yang terjadi, namun kenyataannya hal itu tidak pernah terjadi selama pendirian Bendungan Bili-Bili hingga selesai.</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Seperti yang telah dibahas sebelumnya mengenai rumitnya ganti rugi tanah Masyarakat bendungan Bili-Bili, ternyata hal tersebut berkaitan erat dengan relokasi penduduk.</w:t>
      </w:r>
      <w:r w:rsidR="00351B2A">
        <w:rPr>
          <w:rFonts w:ascii="Times New Roman" w:hAnsi="Times New Roman" w:cs="Times New Roman"/>
        </w:rPr>
        <w:t xml:space="preserve"> </w:t>
      </w:r>
      <w:r w:rsidRPr="009C377E">
        <w:rPr>
          <w:rFonts w:ascii="Times New Roman" w:hAnsi="Times New Roman" w:cs="Times New Roman"/>
        </w:rPr>
        <w:t>Kondisi yang tidak pasti tentang daerah tujuan relokasi membuat penduduk merasa cemas, dan hal tersebut membuat penduduk memilih menetap di rumah mereka.</w:t>
      </w:r>
      <w:r w:rsidR="00351B2A">
        <w:rPr>
          <w:rFonts w:ascii="Times New Roman" w:hAnsi="Times New Roman" w:cs="Times New Roman"/>
        </w:rPr>
        <w:t xml:space="preserve"> </w:t>
      </w:r>
      <w:r w:rsidRPr="009C377E">
        <w:rPr>
          <w:rFonts w:ascii="Times New Roman" w:hAnsi="Times New Roman" w:cs="Times New Roman"/>
        </w:rPr>
        <w:t>Selain itu rumitnya ganti rugi tanah yang dibayarkan oleh pemerintah berakibat pada sikap enggan masyarakat untuk meninggalkan tanah mereka.</w:t>
      </w:r>
    </w:p>
    <w:p w:rsidR="00E62DC9" w:rsidRPr="009C377E" w:rsidRDefault="00E62DC9" w:rsidP="00E62DC9">
      <w:pPr>
        <w:spacing w:line="240" w:lineRule="auto"/>
        <w:jc w:val="both"/>
        <w:rPr>
          <w:rFonts w:ascii="Times New Roman" w:hAnsi="Times New Roman" w:cs="Times New Roman"/>
        </w:rPr>
      </w:pPr>
      <w:r w:rsidRPr="009C377E">
        <w:rPr>
          <w:rFonts w:ascii="Times New Roman" w:hAnsi="Times New Roman" w:cs="Times New Roman"/>
        </w:rPr>
        <w:tab/>
        <w:t>Data penduduk pada tiga desa yang akan digenangi oleh proyek Bendungan Bili-Bili sebanyak 14. 773 jiwa (Gowa dalam Angka 1990). Untuk memuluskan jalannya proyek Bendungan Bili-Bili maka pemerintah pada tahun 1991 merelokasi penduduk yang akan terkena dampak proyek sebanyak 341 jiwa  (Fajar 1991). Setelah pengerjaan proyek telah dimulai pada tahun 1992 pemerintah kembali mencoba melakukan relokasi penduduk sebanyak ± 1000 jiwa (Jarim Pedas 2016).</w:t>
      </w:r>
    </w:p>
    <w:p w:rsidR="00E62DC9" w:rsidRPr="009C377E" w:rsidRDefault="00E62DC9" w:rsidP="00E62DC9">
      <w:pPr>
        <w:spacing w:line="240" w:lineRule="auto"/>
        <w:jc w:val="both"/>
        <w:rPr>
          <w:rFonts w:ascii="Times New Roman" w:hAnsi="Times New Roman" w:cs="Times New Roman"/>
        </w:rPr>
      </w:pPr>
      <w:r w:rsidRPr="009C377E">
        <w:rPr>
          <w:rFonts w:ascii="Times New Roman" w:hAnsi="Times New Roman" w:cs="Times New Roman"/>
        </w:rPr>
        <w:tab/>
        <w:t xml:space="preserve">Terdapat dua daerah untuk relokasi penduduk korban proyek Bendungan Bili-Bili yaitu: Mamuju dan Luwu. </w:t>
      </w:r>
      <w:r w:rsidR="00676824">
        <w:rPr>
          <w:rFonts w:ascii="Times New Roman" w:hAnsi="Times New Roman" w:cs="Times New Roman"/>
        </w:rPr>
        <w:t xml:space="preserve">Untuk daerah Luwu </w:t>
      </w:r>
      <w:r w:rsidRPr="009C377E">
        <w:rPr>
          <w:rFonts w:ascii="Times New Roman" w:hAnsi="Times New Roman" w:cs="Times New Roman"/>
        </w:rPr>
        <w:t xml:space="preserve">menempati kecamatan Malangke, sedangkan di daerah Mamuju menepati kecamatan Baras dan </w:t>
      </w:r>
      <w:r w:rsidRPr="009C377E">
        <w:rPr>
          <w:rFonts w:ascii="Times New Roman" w:hAnsi="Times New Roman" w:cs="Times New Roman"/>
        </w:rPr>
        <w:lastRenderedPageBreak/>
        <w:t>Kecamatan Tommo.</w:t>
      </w:r>
      <w:r w:rsidR="00676824">
        <w:rPr>
          <w:rFonts w:ascii="Times New Roman" w:hAnsi="Times New Roman" w:cs="Times New Roman"/>
        </w:rPr>
        <w:t xml:space="preserve"> </w:t>
      </w:r>
      <w:r w:rsidRPr="009C377E">
        <w:rPr>
          <w:rFonts w:ascii="Times New Roman" w:hAnsi="Times New Roman" w:cs="Times New Roman"/>
        </w:rPr>
        <w:t>Secara geografis dua daerah ini sangat jauh dari Bili-Bili Parangloe.Tidak kurang jarak tempuh ke daerah relokasi tersebut memakan waktu sehari semalam perjalanan mobil, dengan Jarak sekitar ± 600 km. Bahkan untuk mencapai daerah kecamatan Baras dan Tommo masih harus menggunakan perahu dari daerah Mandar.</w:t>
      </w:r>
      <w:r w:rsidR="00676824">
        <w:rPr>
          <w:rFonts w:ascii="Times New Roman" w:hAnsi="Times New Roman" w:cs="Times New Roman"/>
        </w:rPr>
        <w:t xml:space="preserve"> </w:t>
      </w:r>
      <w:r w:rsidRPr="009C377E">
        <w:rPr>
          <w:rFonts w:ascii="Times New Roman" w:hAnsi="Times New Roman" w:cs="Times New Roman"/>
        </w:rPr>
        <w:t>Hal ini disebabkan oleh belum adanya jalan darat yang menghubungkan daerah tersebut.</w:t>
      </w:r>
      <w:r w:rsidR="00676824">
        <w:rPr>
          <w:rFonts w:ascii="Times New Roman" w:hAnsi="Times New Roman" w:cs="Times New Roman"/>
        </w:rPr>
        <w:t xml:space="preserve"> </w:t>
      </w:r>
      <w:r w:rsidRPr="009C377E">
        <w:rPr>
          <w:rFonts w:ascii="Times New Roman" w:hAnsi="Times New Roman" w:cs="Times New Roman"/>
        </w:rPr>
        <w:t>Kondisi tersebut berlangsung hingga tahun 1995, karena pada tahun tersebut jalan Trans Sulawesi baru selesai dikerjakan.</w:t>
      </w:r>
    </w:p>
    <w:p w:rsidR="00E62DC9" w:rsidRPr="009C377E" w:rsidRDefault="00E62DC9" w:rsidP="00E62DC9">
      <w:pPr>
        <w:spacing w:line="240" w:lineRule="auto"/>
        <w:jc w:val="both"/>
        <w:rPr>
          <w:rFonts w:ascii="Times New Roman" w:hAnsi="Times New Roman" w:cs="Times New Roman"/>
        </w:rPr>
      </w:pPr>
      <w:r w:rsidRPr="009C377E">
        <w:rPr>
          <w:rFonts w:ascii="Times New Roman" w:hAnsi="Times New Roman" w:cs="Times New Roman"/>
        </w:rPr>
        <w:tab/>
        <w:t>Selama lima tahun berlangsung proses relokasi penduduk, sudah sebanyak ±10.000 jiwa telah direlokasi ke daerah Malangke, Tommo, dan Baras.</w:t>
      </w:r>
      <w:r w:rsidR="00676824">
        <w:rPr>
          <w:rFonts w:ascii="Times New Roman" w:hAnsi="Times New Roman" w:cs="Times New Roman"/>
        </w:rPr>
        <w:t xml:space="preserve"> </w:t>
      </w:r>
      <w:r w:rsidRPr="009C377E">
        <w:rPr>
          <w:rFonts w:ascii="Times New Roman" w:hAnsi="Times New Roman" w:cs="Times New Roman"/>
        </w:rPr>
        <w:t>Hal ini bisa saja dikatakan sebagai eksodus keluar dari tanah kelahiran penduduk yang terkena dampak bendungan. Proses relokasi tersebuttidak berlangsung sekaligus tetapi secara bertahap. Beberapa penduduk kemudian diberi tanah untuk digarap di daerah yang baru (Jaring Pedas 2018).</w:t>
      </w:r>
    </w:p>
    <w:p w:rsidR="00E62DC9" w:rsidRPr="009C377E" w:rsidRDefault="00E62DC9" w:rsidP="00E62DC9">
      <w:pPr>
        <w:spacing w:line="240" w:lineRule="auto"/>
        <w:jc w:val="both"/>
        <w:rPr>
          <w:rFonts w:ascii="Times New Roman" w:hAnsi="Times New Roman" w:cs="Times New Roman"/>
        </w:rPr>
      </w:pPr>
      <w:r w:rsidRPr="009C377E">
        <w:rPr>
          <w:rFonts w:ascii="Times New Roman" w:hAnsi="Times New Roman" w:cs="Times New Roman"/>
        </w:rPr>
        <w:tab/>
        <w:t>Perlu diketahui bahwa relokasi yang dilakukan oleh pemerintah menggunakan konsep Transmigrasi.</w:t>
      </w:r>
      <w:r w:rsidR="00676824">
        <w:rPr>
          <w:rFonts w:ascii="Times New Roman" w:hAnsi="Times New Roman" w:cs="Times New Roman"/>
        </w:rPr>
        <w:t xml:space="preserve"> </w:t>
      </w:r>
      <w:r w:rsidRPr="009C377E">
        <w:rPr>
          <w:rFonts w:ascii="Times New Roman" w:hAnsi="Times New Roman" w:cs="Times New Roman"/>
        </w:rPr>
        <w:t>Sehingga kondisi masyarakat yang berada pada daerah baru tersebut merupakan masyarakat plural secara budaya dan agama.</w:t>
      </w:r>
      <w:r w:rsidR="00676824">
        <w:rPr>
          <w:rFonts w:ascii="Times New Roman" w:hAnsi="Times New Roman" w:cs="Times New Roman"/>
        </w:rPr>
        <w:t xml:space="preserve"> </w:t>
      </w:r>
      <w:r w:rsidRPr="009C377E">
        <w:rPr>
          <w:rFonts w:ascii="Times New Roman" w:hAnsi="Times New Roman" w:cs="Times New Roman"/>
        </w:rPr>
        <w:t>Akhirnya mau tidak mau penduduk yang direlokasi tersebut harus beradaptasi dengan sesama pendatang lainnya.</w:t>
      </w:r>
      <w:r w:rsidR="00676824">
        <w:rPr>
          <w:rFonts w:ascii="Times New Roman" w:hAnsi="Times New Roman" w:cs="Times New Roman"/>
        </w:rPr>
        <w:t xml:space="preserve"> </w:t>
      </w:r>
      <w:r w:rsidRPr="009C377E">
        <w:rPr>
          <w:rFonts w:ascii="Times New Roman" w:hAnsi="Times New Roman" w:cs="Times New Roman"/>
        </w:rPr>
        <w:t xml:space="preserve">Hal ini kemudian memerlukan waktu untuk bagi penduduk untuk memulai hubungan sosial mereka.Seperti yang diungkap sebelumnya tentang perubahan budaya bagi penduduk terkena dampak proyek bendungan ternyata juga berimbas pada mereka yang di relokasi jauh dari daerah asalnya. Misalnya di daerah relokasi transmigrasi tersebut tidak terdapat sawah maka mereka terpaksa menekuni profesi lain yang bisa menunjang kehidupannya. </w:t>
      </w:r>
    </w:p>
    <w:p w:rsidR="00E62DC9" w:rsidRPr="009C377E" w:rsidRDefault="00E62DC9" w:rsidP="00E62DC9">
      <w:pPr>
        <w:spacing w:line="240" w:lineRule="auto"/>
        <w:jc w:val="both"/>
        <w:rPr>
          <w:rFonts w:ascii="Times New Roman" w:hAnsi="Times New Roman" w:cs="Times New Roman"/>
        </w:rPr>
      </w:pPr>
      <w:r w:rsidRPr="009C377E">
        <w:rPr>
          <w:rFonts w:ascii="Times New Roman" w:hAnsi="Times New Roman" w:cs="Times New Roman"/>
        </w:rPr>
        <w:tab/>
        <w:t xml:space="preserve">Apabila dicermati mengenai proses relokasi penduduk terkena dampak menggunakan konsep transmigrasi sepertinya tidaklah tepat. Penyebabnya adalah </w:t>
      </w:r>
      <w:r w:rsidRPr="009C377E">
        <w:rPr>
          <w:rFonts w:ascii="Times New Roman" w:hAnsi="Times New Roman" w:cs="Times New Roman"/>
          <w:i/>
        </w:rPr>
        <w:t xml:space="preserve">pertama </w:t>
      </w:r>
      <w:r w:rsidRPr="009C377E">
        <w:rPr>
          <w:rFonts w:ascii="Times New Roman" w:hAnsi="Times New Roman" w:cs="Times New Roman"/>
        </w:rPr>
        <w:t>penduduk yang terkena proyek tersebut tidak seharusnya dipindahkan jauh dari tempat tinggal semula agar kebisaan dan tradisi mereka tidak cepat hilang.</w:t>
      </w:r>
      <w:r w:rsidR="009E6796">
        <w:rPr>
          <w:rFonts w:ascii="Times New Roman" w:hAnsi="Times New Roman" w:cs="Times New Roman"/>
        </w:rPr>
        <w:t xml:space="preserve"> </w:t>
      </w:r>
      <w:r w:rsidRPr="009C377E">
        <w:rPr>
          <w:rFonts w:ascii="Times New Roman" w:hAnsi="Times New Roman" w:cs="Times New Roman"/>
          <w:i/>
        </w:rPr>
        <w:t>Kedua</w:t>
      </w:r>
      <w:r w:rsidRPr="009C377E">
        <w:rPr>
          <w:rFonts w:ascii="Times New Roman" w:hAnsi="Times New Roman" w:cs="Times New Roman"/>
        </w:rPr>
        <w:t xml:space="preserve"> penduduk yang terkena dampak proyek tidak seharusnya diikutkan dalam program transmigrasi, karena mereka itu adalah korban dari pembangunan yang </w:t>
      </w:r>
      <w:r w:rsidRPr="009C377E">
        <w:rPr>
          <w:rFonts w:ascii="Times New Roman" w:hAnsi="Times New Roman" w:cs="Times New Roman"/>
        </w:rPr>
        <w:lastRenderedPageBreak/>
        <w:t>semestinya mendapatkan tempat khusus yang lebih layak.</w:t>
      </w:r>
    </w:p>
    <w:p w:rsidR="00E62DC9" w:rsidRPr="009C377E" w:rsidRDefault="00E62DC9" w:rsidP="00E62DC9">
      <w:pPr>
        <w:spacing w:line="240" w:lineRule="auto"/>
        <w:jc w:val="both"/>
        <w:rPr>
          <w:rFonts w:ascii="Times New Roman" w:hAnsi="Times New Roman" w:cs="Times New Roman"/>
        </w:rPr>
      </w:pPr>
      <w:r w:rsidRPr="009C377E">
        <w:rPr>
          <w:rFonts w:ascii="Times New Roman" w:hAnsi="Times New Roman" w:cs="Times New Roman"/>
        </w:rPr>
        <w:tab/>
        <w:t xml:space="preserve">Secara teknis program transmigrasi adalah program nasional yang ditujukan untuk daerah padat penduduk dan korban bencana. Kebijakan pemerintah yang menggabungkan penduduk terkena dampak proyek  kedalam program transmigrasi sepertinya merupakan tindakan menghemat biaya. Dapat </w:t>
      </w:r>
      <w:r w:rsidR="00676824">
        <w:rPr>
          <w:rFonts w:ascii="Times New Roman" w:hAnsi="Times New Roman" w:cs="Times New Roman"/>
        </w:rPr>
        <w:t>di</w:t>
      </w:r>
      <w:r w:rsidRPr="009C377E">
        <w:rPr>
          <w:rFonts w:ascii="Times New Roman" w:hAnsi="Times New Roman" w:cs="Times New Roman"/>
        </w:rPr>
        <w:t>bayangkan berapa banyak uang yang dibutuhkan oleh pemerintah jika harus membeli lahan baru untuk penduduk tersebut. Sedang pada saat bersamaan terdapat  proyek pemerintah yang dapat digunakan untuk menghemat biaya. Tidak perlu lagi membeli tanah relokasi karena proyek transmigrasi memanfaatk</w:t>
      </w:r>
      <w:r w:rsidR="00676824">
        <w:rPr>
          <w:rFonts w:ascii="Times New Roman" w:hAnsi="Times New Roman" w:cs="Times New Roman"/>
        </w:rPr>
        <w:t xml:space="preserve">an kawasan hutan yang baru </w:t>
      </w:r>
      <w:r w:rsidRPr="009C377E">
        <w:rPr>
          <w:rFonts w:ascii="Times New Roman" w:hAnsi="Times New Roman" w:cs="Times New Roman"/>
        </w:rPr>
        <w:t xml:space="preserve">dibuka. </w:t>
      </w:r>
    </w:p>
    <w:p w:rsidR="00E62DC9" w:rsidRPr="009C377E" w:rsidRDefault="00E62DC9" w:rsidP="00E62DC9">
      <w:pPr>
        <w:spacing w:line="240" w:lineRule="auto"/>
        <w:jc w:val="both"/>
        <w:rPr>
          <w:rFonts w:ascii="Times New Roman" w:hAnsi="Times New Roman" w:cs="Times New Roman"/>
        </w:rPr>
      </w:pPr>
      <w:r w:rsidRPr="009C377E">
        <w:rPr>
          <w:rFonts w:ascii="Times New Roman" w:hAnsi="Times New Roman" w:cs="Times New Roman"/>
        </w:rPr>
        <w:tab/>
        <w:t>Masalah baru kemudian lahir dari konsep relokasi yang tidak terencana sebelumnya.</w:t>
      </w:r>
      <w:r w:rsidR="004A27AB">
        <w:rPr>
          <w:rFonts w:ascii="Times New Roman" w:hAnsi="Times New Roman" w:cs="Times New Roman"/>
        </w:rPr>
        <w:t xml:space="preserve"> </w:t>
      </w:r>
      <w:r w:rsidRPr="009C377E">
        <w:rPr>
          <w:rFonts w:ascii="Times New Roman" w:hAnsi="Times New Roman" w:cs="Times New Roman"/>
        </w:rPr>
        <w:t>Masalah tersebut adalah banyaknya penduduk yang kembali dari daerah Transmigrasi tersebut karena merasa tidak nyaman dengan kondisi daerah relokasi.</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Ada beberapa faktor yang menyebabkan hal tersebut bisa terjadi :</w:t>
      </w:r>
    </w:p>
    <w:p w:rsidR="00E62DC9" w:rsidRPr="00F90A8D" w:rsidRDefault="00E62DC9" w:rsidP="00F90A8D">
      <w:pPr>
        <w:pStyle w:val="Heading3"/>
        <w:spacing w:line="240" w:lineRule="auto"/>
        <w:ind w:left="284" w:hanging="284"/>
        <w:rPr>
          <w:rFonts w:ascii="Times New Roman" w:hAnsi="Times New Roman" w:cs="Times New Roman"/>
          <w:b w:val="0"/>
          <w:color w:val="auto"/>
        </w:rPr>
      </w:pPr>
      <w:r w:rsidRPr="00F90A8D">
        <w:rPr>
          <w:rFonts w:ascii="Times New Roman" w:hAnsi="Times New Roman" w:cs="Times New Roman"/>
          <w:b w:val="0"/>
          <w:color w:val="auto"/>
          <w:lang w:val="id-ID"/>
        </w:rPr>
        <w:t xml:space="preserve">a. </w:t>
      </w:r>
      <w:r w:rsidRPr="00F90A8D">
        <w:rPr>
          <w:rFonts w:ascii="Times New Roman" w:hAnsi="Times New Roman" w:cs="Times New Roman"/>
          <w:b w:val="0"/>
          <w:color w:val="auto"/>
        </w:rPr>
        <w:t xml:space="preserve">Lingkungan Daerah Relokasi Belum </w:t>
      </w:r>
      <w:r w:rsidR="00F90A8D">
        <w:rPr>
          <w:rFonts w:ascii="Times New Roman" w:hAnsi="Times New Roman" w:cs="Times New Roman"/>
          <w:b w:val="0"/>
          <w:color w:val="auto"/>
        </w:rPr>
        <w:t>D</w:t>
      </w:r>
      <w:r w:rsidRPr="00F90A8D">
        <w:rPr>
          <w:rFonts w:ascii="Times New Roman" w:hAnsi="Times New Roman" w:cs="Times New Roman"/>
          <w:b w:val="0"/>
          <w:color w:val="auto"/>
        </w:rPr>
        <w:t>i</w:t>
      </w:r>
      <w:r w:rsidR="00F90A8D">
        <w:rPr>
          <w:rFonts w:ascii="Times New Roman" w:hAnsi="Times New Roman" w:cs="Times New Roman"/>
          <w:b w:val="0"/>
          <w:color w:val="auto"/>
        </w:rPr>
        <w:t>per</w:t>
      </w:r>
      <w:r w:rsidRPr="00F90A8D">
        <w:rPr>
          <w:rFonts w:ascii="Times New Roman" w:hAnsi="Times New Roman" w:cs="Times New Roman"/>
          <w:b w:val="0"/>
          <w:color w:val="auto"/>
        </w:rPr>
        <w:t>siapkan Secara Maksimal</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Daerah relokasi yang menggunakan konsep Transmigrasi secara teknis bukanlah daerah yang betul-betul siap untuk ditempati.Masyarakat masih perlu menebang pohon di tengah belukar untuk keperluan perkebunan.Hal tersebut seharusnya telah dilakukan oleh pemerintah jauh-jauh hari sebelum daerah tersebut ditempati oleh masyarakat korban bendungan Bili-Bili. Disisi lain daerah yang menjadi tujuan relokasi merupakan rawa-rawa yang tidak layak di tempati oleh warga (Diolah dari berbagai Wawancara)</w:t>
      </w:r>
    </w:p>
    <w:p w:rsidR="00E62DC9" w:rsidRPr="00F90A8D" w:rsidRDefault="00E62DC9" w:rsidP="00F90A8D">
      <w:pPr>
        <w:pStyle w:val="Heading3"/>
        <w:spacing w:line="240" w:lineRule="auto"/>
        <w:ind w:left="284" w:hanging="283"/>
        <w:rPr>
          <w:rFonts w:ascii="Times New Roman" w:hAnsi="Times New Roman" w:cs="Times New Roman"/>
          <w:b w:val="0"/>
          <w:color w:val="auto"/>
        </w:rPr>
      </w:pPr>
      <w:r w:rsidRPr="00F90A8D">
        <w:rPr>
          <w:rFonts w:ascii="Times New Roman" w:hAnsi="Times New Roman" w:cs="Times New Roman"/>
          <w:b w:val="0"/>
          <w:color w:val="auto"/>
          <w:lang w:val="id-ID"/>
        </w:rPr>
        <w:t xml:space="preserve">b. </w:t>
      </w:r>
      <w:r w:rsidRPr="00F90A8D">
        <w:rPr>
          <w:rFonts w:ascii="Times New Roman" w:hAnsi="Times New Roman" w:cs="Times New Roman"/>
          <w:b w:val="0"/>
          <w:color w:val="auto"/>
        </w:rPr>
        <w:t>Letak G</w:t>
      </w:r>
      <w:r w:rsidR="004A27AB">
        <w:rPr>
          <w:rFonts w:ascii="Times New Roman" w:hAnsi="Times New Roman" w:cs="Times New Roman"/>
          <w:b w:val="0"/>
          <w:color w:val="auto"/>
        </w:rPr>
        <w:t xml:space="preserve">eografis Jauh </w:t>
      </w:r>
      <w:r w:rsidR="004A27AB">
        <w:rPr>
          <w:rFonts w:ascii="Times New Roman" w:hAnsi="Times New Roman" w:cs="Times New Roman"/>
          <w:b w:val="0"/>
          <w:color w:val="auto"/>
          <w:lang w:val="id-ID"/>
        </w:rPr>
        <w:t>d</w:t>
      </w:r>
      <w:r w:rsidRPr="00F90A8D">
        <w:rPr>
          <w:rFonts w:ascii="Times New Roman" w:hAnsi="Times New Roman" w:cs="Times New Roman"/>
          <w:b w:val="0"/>
          <w:color w:val="auto"/>
        </w:rPr>
        <w:t>ari Kampung Halaman</w:t>
      </w:r>
      <w:r w:rsidR="004A27AB">
        <w:rPr>
          <w:rFonts w:ascii="Times New Roman" w:hAnsi="Times New Roman" w:cs="Times New Roman"/>
          <w:b w:val="0"/>
          <w:color w:val="auto"/>
          <w:lang w:val="id-ID"/>
        </w:rPr>
        <w:t>.</w:t>
      </w:r>
      <w:r w:rsidRPr="00F90A8D">
        <w:rPr>
          <w:rFonts w:ascii="Times New Roman" w:hAnsi="Times New Roman" w:cs="Times New Roman"/>
          <w:b w:val="0"/>
          <w:color w:val="auto"/>
        </w:rPr>
        <w:t xml:space="preserve"> </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Daerah relokasi yang jauh dari tempat tinggal sebelumnya membuat penduduk yang terkena dampak memilih meninggalkan daerah relokasi tersebut.</w:t>
      </w:r>
      <w:r w:rsidR="00351B2A">
        <w:rPr>
          <w:rFonts w:ascii="Times New Roman" w:hAnsi="Times New Roman" w:cs="Times New Roman"/>
        </w:rPr>
        <w:t xml:space="preserve"> </w:t>
      </w:r>
      <w:r w:rsidRPr="009C377E">
        <w:rPr>
          <w:rFonts w:ascii="Times New Roman" w:hAnsi="Times New Roman" w:cs="Times New Roman"/>
        </w:rPr>
        <w:t>Hal ini terjadi pada beberapa orang yang terpisah dari keluarganya disebabkan oleh berdirinya bendungan Bili-Bili.</w:t>
      </w:r>
      <w:r w:rsidR="004A27AB">
        <w:rPr>
          <w:rFonts w:ascii="Times New Roman" w:hAnsi="Times New Roman" w:cs="Times New Roman"/>
        </w:rPr>
        <w:t xml:space="preserve"> </w:t>
      </w:r>
      <w:r w:rsidRPr="009C377E">
        <w:rPr>
          <w:rFonts w:ascii="Times New Roman" w:hAnsi="Times New Roman" w:cs="Times New Roman"/>
        </w:rPr>
        <w:t xml:space="preserve">Beberapa keluarga terkena dampak yang memilih tinggal di sekitar daerah genangan. Tindakan tersebut </w:t>
      </w:r>
      <w:r w:rsidRPr="009C377E">
        <w:rPr>
          <w:rFonts w:ascii="Times New Roman" w:hAnsi="Times New Roman" w:cs="Times New Roman"/>
        </w:rPr>
        <w:lastRenderedPageBreak/>
        <w:t>memberikan harapan bahwa tinggal di kabupaten Gowa lebih baik dari pada harus tinggal di kampung orang (Wawancara Nasaruddin)</w:t>
      </w:r>
    </w:p>
    <w:p w:rsidR="00E62DC9" w:rsidRPr="00F90A8D" w:rsidRDefault="00E62DC9" w:rsidP="00E62DC9">
      <w:pPr>
        <w:pStyle w:val="Heading3"/>
        <w:spacing w:line="240" w:lineRule="auto"/>
        <w:ind w:left="720" w:hanging="720"/>
        <w:rPr>
          <w:rFonts w:ascii="Times New Roman" w:hAnsi="Times New Roman" w:cs="Times New Roman"/>
          <w:b w:val="0"/>
        </w:rPr>
      </w:pPr>
      <w:r w:rsidRPr="00F90A8D">
        <w:rPr>
          <w:rFonts w:ascii="Times New Roman" w:hAnsi="Times New Roman" w:cs="Times New Roman"/>
          <w:b w:val="0"/>
          <w:color w:val="auto"/>
          <w:lang w:val="id-ID"/>
        </w:rPr>
        <w:t xml:space="preserve">c. </w:t>
      </w:r>
      <w:r w:rsidRPr="00F90A8D">
        <w:rPr>
          <w:rFonts w:ascii="Times New Roman" w:hAnsi="Times New Roman" w:cs="Times New Roman"/>
          <w:b w:val="0"/>
          <w:color w:val="auto"/>
        </w:rPr>
        <w:t xml:space="preserve">Akses Transport dan Logistik yang Sulit </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Daerah relokasi korban Bendungan Bili-Bili sesungguhnya bukanlah daerah yang berpenduduk ramai.</w:t>
      </w:r>
      <w:r w:rsidR="00351B2A">
        <w:rPr>
          <w:rFonts w:ascii="Times New Roman" w:hAnsi="Times New Roman" w:cs="Times New Roman"/>
        </w:rPr>
        <w:t xml:space="preserve"> </w:t>
      </w:r>
      <w:r w:rsidRPr="009C377E">
        <w:rPr>
          <w:rFonts w:ascii="Times New Roman" w:hAnsi="Times New Roman" w:cs="Times New Roman"/>
        </w:rPr>
        <w:t>Apalagi untuk menjangkau daerah tersebut dibutuhkan waktu berhari-hari lamanya.</w:t>
      </w:r>
      <w:r w:rsidR="004A27AB">
        <w:rPr>
          <w:rFonts w:ascii="Times New Roman" w:hAnsi="Times New Roman" w:cs="Times New Roman"/>
        </w:rPr>
        <w:t xml:space="preserve"> </w:t>
      </w:r>
      <w:r w:rsidRPr="009C377E">
        <w:rPr>
          <w:rFonts w:ascii="Times New Roman" w:hAnsi="Times New Roman" w:cs="Times New Roman"/>
        </w:rPr>
        <w:t>Waktu tempuh yang cukup lama membuat kebutuhan pokok sulit didapatkan.</w:t>
      </w:r>
      <w:r w:rsidR="004A27AB">
        <w:rPr>
          <w:rFonts w:ascii="Times New Roman" w:hAnsi="Times New Roman" w:cs="Times New Roman"/>
        </w:rPr>
        <w:t xml:space="preserve"> </w:t>
      </w:r>
      <w:r w:rsidRPr="009C377E">
        <w:rPr>
          <w:rFonts w:ascii="Times New Roman" w:hAnsi="Times New Roman" w:cs="Times New Roman"/>
        </w:rPr>
        <w:t>Akhirnya penduduk yang tinggal di daerah relokasi Transmigrasi padamemilih pulang kampung. Daripada tinggal di daerah yang baru dibuka tersebut sebagian b</w:t>
      </w:r>
      <w:r w:rsidR="004A27AB">
        <w:rPr>
          <w:rFonts w:ascii="Times New Roman" w:hAnsi="Times New Roman" w:cs="Times New Roman"/>
        </w:rPr>
        <w:t>esar penduduk memilih mencari pekerjaan</w:t>
      </w:r>
      <w:r w:rsidRPr="009C377E">
        <w:rPr>
          <w:rFonts w:ascii="Times New Roman" w:hAnsi="Times New Roman" w:cs="Times New Roman"/>
        </w:rPr>
        <w:t xml:space="preserve"> di kota Makassar atau daerah</w:t>
      </w:r>
      <w:r w:rsidR="004A27AB">
        <w:rPr>
          <w:rFonts w:ascii="Times New Roman" w:hAnsi="Times New Roman" w:cs="Times New Roman"/>
        </w:rPr>
        <w:t xml:space="preserve"> lannya</w:t>
      </w:r>
      <w:r w:rsidRPr="009C377E">
        <w:rPr>
          <w:rFonts w:ascii="Times New Roman" w:hAnsi="Times New Roman" w:cs="Times New Roman"/>
        </w:rPr>
        <w:t>. (Diolah dari: wawancara dan Arsip)</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Tidak semua penduduk yang direlokasi di daerah transmigrasi pulang ke kampung halamannya.</w:t>
      </w:r>
      <w:r w:rsidR="004A27AB">
        <w:rPr>
          <w:rFonts w:ascii="Times New Roman" w:hAnsi="Times New Roman" w:cs="Times New Roman"/>
        </w:rPr>
        <w:t xml:space="preserve"> </w:t>
      </w:r>
      <w:r w:rsidRPr="009C377E">
        <w:rPr>
          <w:rFonts w:ascii="Times New Roman" w:hAnsi="Times New Roman" w:cs="Times New Roman"/>
        </w:rPr>
        <w:t>Di perkirakan Jumlah yang kembal</w:t>
      </w:r>
      <w:r w:rsidR="004A27AB">
        <w:rPr>
          <w:rFonts w:ascii="Times New Roman" w:hAnsi="Times New Roman" w:cs="Times New Roman"/>
        </w:rPr>
        <w:t>i ke daerah Bili-Bili sekitar ±</w:t>
      </w:r>
      <w:r w:rsidRPr="009C377E">
        <w:rPr>
          <w:rFonts w:ascii="Times New Roman" w:hAnsi="Times New Roman" w:cs="Times New Roman"/>
        </w:rPr>
        <w:t>500 jiwa.</w:t>
      </w:r>
      <w:r w:rsidR="004A27AB">
        <w:rPr>
          <w:rFonts w:ascii="Times New Roman" w:hAnsi="Times New Roman" w:cs="Times New Roman"/>
        </w:rPr>
        <w:t xml:space="preserve"> </w:t>
      </w:r>
      <w:r w:rsidRPr="009C377E">
        <w:rPr>
          <w:rFonts w:ascii="Times New Roman" w:hAnsi="Times New Roman" w:cs="Times New Roman"/>
        </w:rPr>
        <w:t>Penduduk yang mampu bertahan di daerah yang baru dengan segala keterbatasan masih tetap memilih daerah transmigrasi.</w:t>
      </w:r>
      <w:r w:rsidR="004A27AB">
        <w:rPr>
          <w:rFonts w:ascii="Times New Roman" w:hAnsi="Times New Roman" w:cs="Times New Roman"/>
        </w:rPr>
        <w:t xml:space="preserve"> </w:t>
      </w:r>
      <w:r w:rsidRPr="009C377E">
        <w:rPr>
          <w:rFonts w:ascii="Times New Roman" w:hAnsi="Times New Roman" w:cs="Times New Roman"/>
        </w:rPr>
        <w:t>Tidak sedikit cerita sukses mereka yang bertahan di kampung orang, namun tidak sedikit pula yang cerita kegagalan yang mereka rasakan di daerah yang baru mereka kenal tersebut (Jaring Pedas 2018).</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 xml:space="preserve"> Penduduk yang tidak tahan hidup di daerah transmigrasi kemudian kembali ke kampung halamannya, dan  membuka lahan di sekitar Bendungan Bili-Bili yang sudah jadi. Lokasi pembukaan lahan tersebut berjarak 14 km dari bendungan utama.</w:t>
      </w:r>
      <w:r w:rsidR="004A27AB">
        <w:rPr>
          <w:rFonts w:ascii="Times New Roman" w:hAnsi="Times New Roman" w:cs="Times New Roman"/>
        </w:rPr>
        <w:t xml:space="preserve"> </w:t>
      </w:r>
      <w:r w:rsidRPr="009C377E">
        <w:rPr>
          <w:rFonts w:ascii="Times New Roman" w:hAnsi="Times New Roman" w:cs="Times New Roman"/>
        </w:rPr>
        <w:t>Pembukaan lahan tersebut dilakukan dengan membebaskan lokasi milik dari PT. Perhutani.Penduduk kemudian membeli tanah dari PT.</w:t>
      </w:r>
      <w:r w:rsidR="004A27AB">
        <w:rPr>
          <w:rFonts w:ascii="Times New Roman" w:hAnsi="Times New Roman" w:cs="Times New Roman"/>
        </w:rPr>
        <w:t xml:space="preserve"> Perhutani dengan harga 7000/</w:t>
      </w:r>
      <w:r w:rsidRPr="009C377E">
        <w:rPr>
          <w:rFonts w:ascii="Times New Roman" w:hAnsi="Times New Roman" w:cs="Times New Roman"/>
        </w:rPr>
        <w:t>meter.</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Apabila kita telaah lebih dalam maka sesungguhnya angka pembelian tanah tersebut cukup mahal.</w:t>
      </w:r>
      <w:r w:rsidR="00351B2A">
        <w:rPr>
          <w:rFonts w:ascii="Times New Roman" w:hAnsi="Times New Roman" w:cs="Times New Roman"/>
        </w:rPr>
        <w:t xml:space="preserve"> </w:t>
      </w:r>
      <w:r w:rsidRPr="009C377E">
        <w:rPr>
          <w:rFonts w:ascii="Times New Roman" w:hAnsi="Times New Roman" w:cs="Times New Roman"/>
        </w:rPr>
        <w:t>Penyebab</w:t>
      </w:r>
      <w:r w:rsidR="003F046D">
        <w:rPr>
          <w:rFonts w:ascii="Times New Roman" w:hAnsi="Times New Roman" w:cs="Times New Roman"/>
        </w:rPr>
        <w:t xml:space="preserve">nya karena harga </w:t>
      </w:r>
      <w:r w:rsidRPr="009C377E">
        <w:rPr>
          <w:rFonts w:ascii="Times New Roman" w:hAnsi="Times New Roman" w:cs="Times New Roman"/>
        </w:rPr>
        <w:t>tan</w:t>
      </w:r>
      <w:r w:rsidR="003F046D">
        <w:rPr>
          <w:rFonts w:ascii="Times New Roman" w:hAnsi="Times New Roman" w:cs="Times New Roman"/>
        </w:rPr>
        <w:t>ah yang dibayar</w:t>
      </w:r>
      <w:r w:rsidR="00351B2A">
        <w:rPr>
          <w:rFonts w:ascii="Times New Roman" w:hAnsi="Times New Roman" w:cs="Times New Roman"/>
        </w:rPr>
        <w:t xml:space="preserve"> oleh pemerintah hanya Rp.</w:t>
      </w:r>
      <w:r w:rsidRPr="009C377E">
        <w:rPr>
          <w:rFonts w:ascii="Times New Roman" w:hAnsi="Times New Roman" w:cs="Times New Roman"/>
        </w:rPr>
        <w:t>1000-5000 saja</w:t>
      </w:r>
      <w:r w:rsidR="00351B2A">
        <w:rPr>
          <w:rFonts w:ascii="Times New Roman" w:hAnsi="Times New Roman" w:cs="Times New Roman"/>
        </w:rPr>
        <w:t xml:space="preserve"> </w:t>
      </w:r>
      <w:r w:rsidRPr="009C377E">
        <w:rPr>
          <w:rFonts w:ascii="Times New Roman" w:hAnsi="Times New Roman" w:cs="Times New Roman"/>
        </w:rPr>
        <w:t>(Wawancara Iwan).</w:t>
      </w:r>
      <w:r w:rsidR="00351B2A">
        <w:rPr>
          <w:rFonts w:ascii="Times New Roman" w:hAnsi="Times New Roman" w:cs="Times New Roman"/>
        </w:rPr>
        <w:t xml:space="preserve"> </w:t>
      </w:r>
      <w:r w:rsidRPr="009C377E">
        <w:rPr>
          <w:rFonts w:ascii="Times New Roman" w:hAnsi="Times New Roman" w:cs="Times New Roman"/>
        </w:rPr>
        <w:t>Semestinya perhutani dan pemerintah bersinergi agar harga tanah tersebut sesuai dengan ganti rugi tanah penduduk yang terkena proyek.</w:t>
      </w:r>
      <w:r w:rsidR="003F046D">
        <w:rPr>
          <w:rFonts w:ascii="Times New Roman" w:hAnsi="Times New Roman" w:cs="Times New Roman"/>
        </w:rPr>
        <w:t xml:space="preserve"> </w:t>
      </w:r>
      <w:r w:rsidRPr="009C377E">
        <w:rPr>
          <w:rFonts w:ascii="Times New Roman" w:hAnsi="Times New Roman" w:cs="Times New Roman"/>
        </w:rPr>
        <w:t>Pada akhirnya masalah lagi yang lahir dari imbas relokasi yang tidak terencana tersebut.</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lastRenderedPageBreak/>
        <w:t>Disisi lain bagi penduduk yang tanahnya sedikit dan ganti ruginya juga tidak jelas itulah yang kemudian memiliki masalah sosial yang cukup serius. Penduduk yang tidak memiliki tanah untuk digarap pada akhirnya menjadi buruh tani di persawahan penduduk di kecamatan lain. Tidak sedikit juga penduduk yang menjadi buruh di kota Makasar dan pada akhirnya penduduk kota semakin bertambah dan persaingan kerja semakin tinggi membuat mereka secara perlahan tersingkir (Pedoman Rakyat Januari 2005).</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Pembangunan Bendungan Bili-Bili selesai pada tahun 1999. Dengan kehadiran Bendungan Bili-Bili ini membuat warga kota Makassar dan Sungguminasa tidak lagi kesulitan air bersih. Khusus untuk petani sudah bisa bertani sepanjang tahun.</w:t>
      </w:r>
      <w:r w:rsidR="003F046D">
        <w:rPr>
          <w:rFonts w:ascii="Times New Roman" w:hAnsi="Times New Roman" w:cs="Times New Roman"/>
        </w:rPr>
        <w:t xml:space="preserve"> </w:t>
      </w:r>
      <w:r w:rsidRPr="009C377E">
        <w:rPr>
          <w:rFonts w:ascii="Times New Roman" w:hAnsi="Times New Roman" w:cs="Times New Roman"/>
        </w:rPr>
        <w:t>Itulah dampak positif keberadaan Bendungan Bili-Bili di kecamatan Parangloe.Menurut Kementerian Pekerjaan Umum Bendungan Bili-Bili dapat mengendal</w:t>
      </w:r>
      <w:r w:rsidR="003F046D">
        <w:rPr>
          <w:rFonts w:ascii="Times New Roman" w:hAnsi="Times New Roman" w:cs="Times New Roman"/>
        </w:rPr>
        <w:t>ikan banjir sebesar 2.200 m³/detik hingga 1.200 m³/</w:t>
      </w:r>
      <w:r w:rsidRPr="009C377E">
        <w:rPr>
          <w:rFonts w:ascii="Times New Roman" w:hAnsi="Times New Roman" w:cs="Times New Roman"/>
        </w:rPr>
        <w:t>detik. Selain itu dapat menyedi</w:t>
      </w:r>
      <w:r w:rsidR="003F046D">
        <w:rPr>
          <w:rFonts w:ascii="Times New Roman" w:hAnsi="Times New Roman" w:cs="Times New Roman"/>
        </w:rPr>
        <w:t>akan air baku sebanyak 3300 m³/</w:t>
      </w:r>
      <w:r w:rsidRPr="009C377E">
        <w:rPr>
          <w:rFonts w:ascii="Times New Roman" w:hAnsi="Times New Roman" w:cs="Times New Roman"/>
        </w:rPr>
        <w:t>detik. Bendungan Bili-Bili dalam kajian teknisnya dapat mengendalikan banjir dalam skala 50 tahun (Pekerjaan umum,  2016: 2).</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Kehadiran bendungan ini sangat penting artinya bagi semu kalangan.Sehingga berdirinya bendungan ini merupakan solusi besar bagi ketersediaan air untuk masyarakat. Warga kota tidak lagi bingung dengan ketersediaan air bersih kecuali bendungan itu sudah tidak berfungsi se</w:t>
      </w:r>
      <w:r w:rsidR="003F046D">
        <w:rPr>
          <w:rFonts w:ascii="Times New Roman" w:hAnsi="Times New Roman" w:cs="Times New Roman"/>
        </w:rPr>
        <w:t>bagai</w:t>
      </w:r>
      <w:r w:rsidRPr="009C377E">
        <w:rPr>
          <w:rFonts w:ascii="Times New Roman" w:hAnsi="Times New Roman" w:cs="Times New Roman"/>
        </w:rPr>
        <w:t xml:space="preserve">mana mestinya. Menarik untuk mengetahui perkembangan bendungan tersebut, sebab menurut Kementerian Pekerjaan Umum Sebelumnya bahwa  bendungan ini  dapat mengendalikan banjir dalam skala 50 tahun (Pekerjaan Umum 2016: 2). Artinya setelah 50 tahun fungsi bendungan akan diperbaiki lagi dari berbagai potensi kerusakan seperti tingginya endapan lumpur yang dapat berpengaruh terhadap daya tampung air di waduk. </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 xml:space="preserve">Kenyataan yang terjadi hasil kajian tersebut tidak selalu berjalan mulus, adakalanya kondisi alam berkata lain. </w:t>
      </w:r>
      <w:r>
        <w:rPr>
          <w:rFonts w:ascii="Times New Roman" w:hAnsi="Times New Roman" w:cs="Times New Roman"/>
        </w:rPr>
        <w:t>s</w:t>
      </w:r>
      <w:r w:rsidRPr="009C377E">
        <w:rPr>
          <w:rFonts w:ascii="Times New Roman" w:hAnsi="Times New Roman" w:cs="Times New Roman"/>
        </w:rPr>
        <w:t xml:space="preserve">eperti ketika terjadi longsor Gunung Bawakaraeng pada tahun 2005. Hal ini berdampak pada tingginya kiriman lumpur yang terbawa arus dari hulu sungai. Menurut Gubernur Amin Syam pada tahun 2005 sudah terdapat 4 juta meter kubik sedimen </w:t>
      </w:r>
      <w:r w:rsidRPr="009C377E">
        <w:rPr>
          <w:rFonts w:ascii="Times New Roman" w:hAnsi="Times New Roman" w:cs="Times New Roman"/>
        </w:rPr>
        <w:lastRenderedPageBreak/>
        <w:t>lumpur yang terdapat di Bendungan Bili-Bili Apabila kondisi itu terus di biarkan maka Bendungan Bili-Bili diperkirakan akan penuh dengan lumpur 10-20 tahun ke depan (Pedoman Rakyat, Januari 2005).</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Untuk mengatasi masalah tersebut pemerintah kemudian berencana membangun Cek Dam di bagian hulu bendungan sebanyak sepuluh buah.  Dalam proses pencegahan kerusakan bendungan tersebut pemerintah Provinsi kembali menggaet kontraktor asal Jepang, yang dipimpin</w:t>
      </w:r>
      <w:r w:rsidR="003F046D">
        <w:rPr>
          <w:rFonts w:ascii="Times New Roman" w:hAnsi="Times New Roman" w:cs="Times New Roman"/>
        </w:rPr>
        <w:t xml:space="preserve"> </w:t>
      </w:r>
      <w:r w:rsidRPr="009C377E">
        <w:rPr>
          <w:rFonts w:ascii="Times New Roman" w:hAnsi="Times New Roman" w:cs="Times New Roman"/>
        </w:rPr>
        <w:t>oleh</w:t>
      </w:r>
      <w:r w:rsidR="003F046D">
        <w:rPr>
          <w:rFonts w:ascii="Times New Roman" w:hAnsi="Times New Roman" w:cs="Times New Roman"/>
        </w:rPr>
        <w:t xml:space="preserve"> </w:t>
      </w:r>
      <w:r w:rsidRPr="009C377E">
        <w:rPr>
          <w:rFonts w:ascii="Times New Roman" w:hAnsi="Times New Roman" w:cs="Times New Roman"/>
        </w:rPr>
        <w:t>Mansye. Mansye</w:t>
      </w:r>
      <w:r w:rsidR="003F046D">
        <w:rPr>
          <w:rFonts w:ascii="Times New Roman" w:hAnsi="Times New Roman" w:cs="Times New Roman"/>
        </w:rPr>
        <w:t xml:space="preserve"> </w:t>
      </w:r>
      <w:r w:rsidRPr="009C377E">
        <w:rPr>
          <w:rFonts w:ascii="Times New Roman" w:hAnsi="Times New Roman" w:cs="Times New Roman"/>
        </w:rPr>
        <w:t>telah</w:t>
      </w:r>
      <w:r w:rsidR="003F046D">
        <w:rPr>
          <w:rFonts w:ascii="Times New Roman" w:hAnsi="Times New Roman" w:cs="Times New Roman"/>
        </w:rPr>
        <w:t xml:space="preserve"> </w:t>
      </w:r>
      <w:r w:rsidRPr="009C377E">
        <w:rPr>
          <w:rFonts w:ascii="Times New Roman" w:hAnsi="Times New Roman" w:cs="Times New Roman"/>
        </w:rPr>
        <w:t>berpengalaman</w:t>
      </w:r>
      <w:r w:rsidR="003F046D">
        <w:rPr>
          <w:rFonts w:ascii="Times New Roman" w:hAnsi="Times New Roman" w:cs="Times New Roman"/>
        </w:rPr>
        <w:t xml:space="preserve"> </w:t>
      </w:r>
      <w:r w:rsidRPr="009C377E">
        <w:rPr>
          <w:rFonts w:ascii="Times New Roman" w:hAnsi="Times New Roman" w:cs="Times New Roman"/>
        </w:rPr>
        <w:t>mengatasi masalah endapan lumpur untuk keberlangsungan bendungan.</w:t>
      </w:r>
      <w:r w:rsidR="003F046D">
        <w:rPr>
          <w:rFonts w:ascii="Times New Roman" w:hAnsi="Times New Roman" w:cs="Times New Roman"/>
        </w:rPr>
        <w:t xml:space="preserve"> </w:t>
      </w:r>
      <w:r w:rsidRPr="009C377E">
        <w:rPr>
          <w:rFonts w:ascii="Times New Roman" w:hAnsi="Times New Roman" w:cs="Times New Roman"/>
        </w:rPr>
        <w:t>Beberapa bendungan yang telah diatasinya adalah Waduk Darma Jawa Barat yang dibangun pada tahun 1954 dan masih bertahan hingga kini berkat hasil kerjanya (Pedoman Rakyat, Januari 2005).</w:t>
      </w:r>
    </w:p>
    <w:p w:rsidR="00E62DC9" w:rsidRPr="009C377E" w:rsidRDefault="00E62DC9" w:rsidP="00E62DC9">
      <w:pPr>
        <w:spacing w:line="240" w:lineRule="auto"/>
        <w:jc w:val="both"/>
        <w:rPr>
          <w:rFonts w:ascii="Times New Roman" w:hAnsi="Times New Roman" w:cs="Times New Roman"/>
        </w:rPr>
      </w:pPr>
      <w:r w:rsidRPr="009C377E">
        <w:rPr>
          <w:rFonts w:ascii="Times New Roman" w:hAnsi="Times New Roman" w:cs="Times New Roman"/>
        </w:rPr>
        <w:tab/>
        <w:t xml:space="preserve">Pembangunan </w:t>
      </w:r>
      <w:r w:rsidRPr="009C377E">
        <w:rPr>
          <w:rFonts w:ascii="Times New Roman" w:hAnsi="Times New Roman" w:cs="Times New Roman"/>
          <w:i/>
        </w:rPr>
        <w:t>Cek Dam</w:t>
      </w:r>
      <w:r w:rsidRPr="009C377E">
        <w:rPr>
          <w:rFonts w:ascii="Times New Roman" w:hAnsi="Times New Roman" w:cs="Times New Roman"/>
        </w:rPr>
        <w:t xml:space="preserve"> atau </w:t>
      </w:r>
      <w:r w:rsidRPr="009C377E">
        <w:rPr>
          <w:rFonts w:ascii="Times New Roman" w:hAnsi="Times New Roman" w:cs="Times New Roman"/>
          <w:i/>
        </w:rPr>
        <w:t>Sam pocket</w:t>
      </w:r>
      <w:r w:rsidRPr="009C377E">
        <w:rPr>
          <w:rFonts w:ascii="Times New Roman" w:hAnsi="Times New Roman" w:cs="Times New Roman"/>
        </w:rPr>
        <w:t xml:space="preserve"> mulai dibangun pada tahun 2006 dengan anggaran sebesar Rp 49.868.697.585. </w:t>
      </w:r>
      <w:r w:rsidRPr="009C377E">
        <w:rPr>
          <w:rFonts w:ascii="Times New Roman" w:hAnsi="Times New Roman" w:cs="Times New Roman"/>
          <w:i/>
        </w:rPr>
        <w:t>Sabo dam</w:t>
      </w:r>
      <w:r w:rsidRPr="009C377E">
        <w:rPr>
          <w:rFonts w:ascii="Times New Roman" w:hAnsi="Times New Roman" w:cs="Times New Roman"/>
        </w:rPr>
        <w:t xml:space="preserve"> tersebut berfungsi sebagai penghalau lumpur yang semakin marak terjadi ketika musim hujan telah tiba.</w:t>
      </w:r>
      <w:r w:rsidR="003F046D">
        <w:rPr>
          <w:rFonts w:ascii="Times New Roman" w:hAnsi="Times New Roman" w:cs="Times New Roman"/>
        </w:rPr>
        <w:t xml:space="preserve"> </w:t>
      </w:r>
      <w:r w:rsidRPr="009C377E">
        <w:rPr>
          <w:rFonts w:ascii="Times New Roman" w:hAnsi="Times New Roman" w:cs="Times New Roman"/>
        </w:rPr>
        <w:t>Dengan adanya Sam Pocket tersebut keberlangsungan bendungan bisa lebih lama dibandingkan tidak ada yang menghalangi lumpur tersebut masuk ke waduk Bili-Bili.</w:t>
      </w:r>
      <w:r w:rsidR="003F046D">
        <w:rPr>
          <w:rFonts w:ascii="Times New Roman" w:hAnsi="Times New Roman" w:cs="Times New Roman"/>
        </w:rPr>
        <w:t xml:space="preserve"> </w:t>
      </w:r>
      <w:r w:rsidRPr="009C377E">
        <w:rPr>
          <w:rFonts w:ascii="Times New Roman" w:hAnsi="Times New Roman" w:cs="Times New Roman"/>
        </w:rPr>
        <w:t xml:space="preserve">Akan tetapi dalam realisasi pembangunan </w:t>
      </w:r>
      <w:r w:rsidRPr="009C377E">
        <w:rPr>
          <w:rFonts w:ascii="Times New Roman" w:hAnsi="Times New Roman" w:cs="Times New Roman"/>
          <w:i/>
        </w:rPr>
        <w:t>Sam Pocket</w:t>
      </w:r>
      <w:r w:rsidRPr="009C377E">
        <w:rPr>
          <w:rFonts w:ascii="Times New Roman" w:hAnsi="Times New Roman" w:cs="Times New Roman"/>
        </w:rPr>
        <w:t xml:space="preserve"> Daerah Aliran Sungai Bili-Bili pemerintah hanya membangun delapan buah </w:t>
      </w:r>
      <w:r w:rsidRPr="009C377E">
        <w:rPr>
          <w:rFonts w:ascii="Times New Roman" w:hAnsi="Times New Roman" w:cs="Times New Roman"/>
          <w:i/>
        </w:rPr>
        <w:t>Sam Pocket</w:t>
      </w:r>
      <w:r w:rsidRPr="009C377E">
        <w:rPr>
          <w:rFonts w:ascii="Times New Roman" w:hAnsi="Times New Roman" w:cs="Times New Roman"/>
        </w:rPr>
        <w:t>. Tidak disebutkan apa saja alasannya mengapa pembangunan tersebut berkurang dua buah. Besar kemungkinan tindakan tersebut telah melalui hasil kajian perusahaan ya</w:t>
      </w:r>
      <w:r w:rsidR="003F046D">
        <w:rPr>
          <w:rFonts w:ascii="Times New Roman" w:hAnsi="Times New Roman" w:cs="Times New Roman"/>
        </w:rPr>
        <w:t>ng mengerjakan proyek tersebut (</w:t>
      </w:r>
      <w:r w:rsidRPr="009C377E">
        <w:rPr>
          <w:rFonts w:ascii="Times New Roman" w:hAnsi="Times New Roman" w:cs="Times New Roman"/>
        </w:rPr>
        <w:t>Inception Report 2006: 19&amp; Fajar 2005).</w:t>
      </w:r>
    </w:p>
    <w:p w:rsidR="00E62DC9" w:rsidRPr="009C377E" w:rsidRDefault="00E62DC9" w:rsidP="00E62DC9">
      <w:pPr>
        <w:spacing w:line="240" w:lineRule="auto"/>
        <w:jc w:val="both"/>
        <w:rPr>
          <w:rFonts w:ascii="Times New Roman" w:hAnsi="Times New Roman" w:cs="Times New Roman"/>
        </w:rPr>
      </w:pPr>
      <w:r w:rsidRPr="009C377E">
        <w:rPr>
          <w:rFonts w:ascii="Times New Roman" w:hAnsi="Times New Roman" w:cs="Times New Roman"/>
        </w:rPr>
        <w:tab/>
        <w:t>Kesadaran penduduk di sekitar Bendungan Bili-Bili sangat mempengaruhi keberlangsungan bendungan.</w:t>
      </w:r>
      <w:r w:rsidR="003F046D">
        <w:rPr>
          <w:rFonts w:ascii="Times New Roman" w:hAnsi="Times New Roman" w:cs="Times New Roman"/>
        </w:rPr>
        <w:t xml:space="preserve"> </w:t>
      </w:r>
      <w:r w:rsidRPr="009C377E">
        <w:rPr>
          <w:rFonts w:ascii="Times New Roman" w:hAnsi="Times New Roman" w:cs="Times New Roman"/>
        </w:rPr>
        <w:t xml:space="preserve">Beberapa hal yang dapat memperpendek umur bendungan seperti </w:t>
      </w:r>
      <w:r w:rsidRPr="009C377E">
        <w:rPr>
          <w:rFonts w:ascii="Times New Roman" w:hAnsi="Times New Roman" w:cs="Times New Roman"/>
          <w:i/>
        </w:rPr>
        <w:t>Ilegal Sand Mining</w:t>
      </w:r>
      <w:r w:rsidRPr="009C377E">
        <w:rPr>
          <w:rFonts w:ascii="Times New Roman" w:hAnsi="Times New Roman" w:cs="Times New Roman"/>
        </w:rPr>
        <w:t xml:space="preserve"> (Galian C) sangat berpotensi terhadap dampak kerusakan lanjutan.</w:t>
      </w:r>
      <w:r w:rsidR="003F046D">
        <w:rPr>
          <w:rFonts w:ascii="Times New Roman" w:hAnsi="Times New Roman" w:cs="Times New Roman"/>
        </w:rPr>
        <w:t xml:space="preserve"> </w:t>
      </w:r>
      <w:r w:rsidRPr="009C377E">
        <w:rPr>
          <w:rFonts w:ascii="Times New Roman" w:hAnsi="Times New Roman" w:cs="Times New Roman"/>
        </w:rPr>
        <w:t>Tambang galian C pada dasarnya membuat tanah dan pasir yang berada jalur penerimaan air menjadi lumpur pada saat musim hujan tiba.</w:t>
      </w:r>
      <w:r w:rsidR="003F046D">
        <w:rPr>
          <w:rFonts w:ascii="Times New Roman" w:hAnsi="Times New Roman" w:cs="Times New Roman"/>
        </w:rPr>
        <w:t xml:space="preserve"> </w:t>
      </w:r>
      <w:r w:rsidRPr="009C377E">
        <w:rPr>
          <w:rFonts w:ascii="Times New Roman" w:hAnsi="Times New Roman" w:cs="Times New Roman"/>
        </w:rPr>
        <w:t xml:space="preserve">Kontur tanah yang berubah ketika pasirnya terus digali akan menyebabkan longsor dikemudian hari (Inception Report 2006:17). </w:t>
      </w:r>
    </w:p>
    <w:p w:rsidR="00E62DC9" w:rsidRPr="009C377E" w:rsidRDefault="00E62DC9" w:rsidP="00E62DC9">
      <w:pPr>
        <w:spacing w:line="240" w:lineRule="auto"/>
        <w:jc w:val="both"/>
        <w:rPr>
          <w:rFonts w:ascii="Times New Roman" w:hAnsi="Times New Roman" w:cs="Times New Roman"/>
        </w:rPr>
      </w:pPr>
      <w:r w:rsidRPr="009C377E">
        <w:rPr>
          <w:rFonts w:ascii="Times New Roman" w:hAnsi="Times New Roman" w:cs="Times New Roman"/>
        </w:rPr>
        <w:lastRenderedPageBreak/>
        <w:tab/>
        <w:t>Selain itu munculnya daratan di sekitar waduk pada musim kemarau membuat masyarakat berlomba-lomba untuk memanfaatkan lahan tersebut. Sepintas lalu memang aktivitas masyarakat tersebut tidak berbahaya bagi bendungan, akan tetapi masalah yang sesungguhnya ada pada penggunaan pestisida pada tanaman mereka. Hal itu telah dikaji jauh-jauh hari sebelum bendungan itu difungsikan Menurut Dr. Kahar</w:t>
      </w:r>
      <w:r w:rsidR="00351B2A">
        <w:rPr>
          <w:rFonts w:ascii="Times New Roman" w:hAnsi="Times New Roman" w:cs="Times New Roman"/>
        </w:rPr>
        <w:t xml:space="preserve"> </w:t>
      </w:r>
      <w:r w:rsidRPr="009C377E">
        <w:rPr>
          <w:rFonts w:ascii="Times New Roman" w:hAnsi="Times New Roman" w:cs="Times New Roman"/>
        </w:rPr>
        <w:t>Mustari (Ahli</w:t>
      </w:r>
      <w:r w:rsidR="00351B2A">
        <w:rPr>
          <w:rFonts w:ascii="Times New Roman" w:hAnsi="Times New Roman" w:cs="Times New Roman"/>
        </w:rPr>
        <w:t xml:space="preserve"> </w:t>
      </w:r>
      <w:r w:rsidRPr="009C377E">
        <w:rPr>
          <w:rFonts w:ascii="Times New Roman" w:hAnsi="Times New Roman" w:cs="Times New Roman"/>
        </w:rPr>
        <w:t>Lingkungan</w:t>
      </w:r>
      <w:r w:rsidR="00351B2A">
        <w:rPr>
          <w:rFonts w:ascii="Times New Roman" w:hAnsi="Times New Roman" w:cs="Times New Roman"/>
        </w:rPr>
        <w:t xml:space="preserve"> </w:t>
      </w:r>
      <w:r w:rsidRPr="009C377E">
        <w:rPr>
          <w:rFonts w:ascii="Times New Roman" w:hAnsi="Times New Roman" w:cs="Times New Roman"/>
        </w:rPr>
        <w:t>Hidup)</w:t>
      </w:r>
      <w:r w:rsidR="00351B2A">
        <w:rPr>
          <w:rFonts w:ascii="Times New Roman" w:hAnsi="Times New Roman" w:cs="Times New Roman"/>
        </w:rPr>
        <w:t xml:space="preserve"> </w:t>
      </w:r>
      <w:r w:rsidRPr="009C377E">
        <w:rPr>
          <w:rFonts w:ascii="Times New Roman" w:hAnsi="Times New Roman" w:cs="Times New Roman"/>
        </w:rPr>
        <w:t xml:space="preserve">bahwa pencemaran lingkungan Bendungan sangat berbahaya bagi penduduk kota. </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Pada akhirnya kesadaran masyarakat di sekitar Bendungan Bili-Bili merupakan benteng terakhir keberlangsungan bendungan Bili-Bili.Pada saat ini penduduk seharusnya di berikan kompensasi bagi yang tinggal di sekitar bendungan agar mereka secara berkelanjutan bisa menjaga dan melestarikan bendungan tersebut.</w:t>
      </w:r>
    </w:p>
    <w:p w:rsidR="00E62DC9" w:rsidRPr="009C377E" w:rsidRDefault="00E62DC9" w:rsidP="00E62DC9">
      <w:pPr>
        <w:spacing w:line="240" w:lineRule="auto"/>
        <w:ind w:firstLine="720"/>
        <w:jc w:val="both"/>
        <w:rPr>
          <w:rFonts w:ascii="Times New Roman" w:hAnsi="Times New Roman" w:cs="Times New Roman"/>
          <w:color w:val="000000" w:themeColor="text1"/>
        </w:rPr>
      </w:pPr>
      <w:r w:rsidRPr="009C377E">
        <w:rPr>
          <w:rFonts w:ascii="Times New Roman" w:hAnsi="Times New Roman" w:cs="Times New Roman"/>
        </w:rPr>
        <w:t>Kondisi sesungguhnya yang terjadi saat ini di sekitar bendungan menurut peneliti adalah kurangnya perhatian pemerintah.</w:t>
      </w:r>
      <w:r w:rsidR="00351B2A">
        <w:rPr>
          <w:rFonts w:ascii="Times New Roman" w:hAnsi="Times New Roman" w:cs="Times New Roman"/>
        </w:rPr>
        <w:t xml:space="preserve"> </w:t>
      </w:r>
      <w:r w:rsidRPr="009C377E">
        <w:rPr>
          <w:rFonts w:ascii="Times New Roman" w:hAnsi="Times New Roman" w:cs="Times New Roman"/>
        </w:rPr>
        <w:t xml:space="preserve">Dapat dibayangkan bahwa mereka yang dulu kehilangan tanahnya demi pembangunan proyek bendungan tidak mendapatkan apa-apa dikemudian hari. Sementara yang menikmati buah manis dari proyek Bendungan Bili-Bili adalah warga Makassar yang berjumlah 1,6 juta jiwa. Sementara penduduk Bili-Bili yang tinggal di sekitar bendungan tidak menikmati air Bedungan Bili-Bili. Baru pada tahun 2007 penduduk mendapatkan air bersih melalui sungai </w:t>
      </w:r>
      <w:r w:rsidRPr="009C377E">
        <w:rPr>
          <w:rFonts w:ascii="Times New Roman" w:hAnsi="Times New Roman" w:cs="Times New Roman"/>
          <w:i/>
        </w:rPr>
        <w:t>PekkoLompo</w:t>
      </w:r>
      <w:r w:rsidRPr="009C377E">
        <w:rPr>
          <w:rFonts w:ascii="Times New Roman" w:hAnsi="Times New Roman" w:cs="Times New Roman"/>
        </w:rPr>
        <w:t xml:space="preserve"> yang dibendung </w:t>
      </w:r>
      <w:r w:rsidRPr="009C377E">
        <w:rPr>
          <w:rFonts w:ascii="Times New Roman" w:hAnsi="Times New Roman" w:cs="Times New Roman"/>
          <w:color w:val="000000" w:themeColor="text1"/>
        </w:rPr>
        <w:t>dan itu bukan dari Bendungan Bili-Bili. Sebelum itu dari tahun 1999 hingga 2007 penduduk yang terkena dampak proyek harus mengambil air bersih sangat jauh dari tempat tinggal mereka.</w:t>
      </w:r>
    </w:p>
    <w:p w:rsidR="00E62DC9" w:rsidRPr="009C377E" w:rsidRDefault="00E62DC9" w:rsidP="00E62DC9">
      <w:pPr>
        <w:spacing w:line="240" w:lineRule="auto"/>
        <w:ind w:firstLine="720"/>
        <w:jc w:val="both"/>
        <w:rPr>
          <w:rFonts w:ascii="Times New Roman" w:hAnsi="Times New Roman" w:cs="Times New Roman"/>
          <w:color w:val="000000" w:themeColor="text1"/>
        </w:rPr>
      </w:pPr>
      <w:r w:rsidRPr="009C377E">
        <w:rPr>
          <w:rFonts w:ascii="Times New Roman" w:hAnsi="Times New Roman" w:cs="Times New Roman"/>
          <w:color w:val="000000" w:themeColor="text1"/>
        </w:rPr>
        <w:t xml:space="preserve">Apabila pemerintah tidak memberikan perhatian khusus kepada mereka, maka bisa saja penduduk akan acuh terhadap kondisi lingkungan yang ada. Hal itu peneliti buktikan bahwa saat ini masih sering terjadi berbagai macam tindakan masyarakat yang bisa mengancam keberadaan Bendungan Bili-Bili. Diantaranya seperti tambang Galian C, tidak sulit menemukan penambang  di daerah aliran sungai Jenneberang. Demikian juga dengan aktivitas bertani di aliran sungai, tidak sulit </w:t>
      </w:r>
      <w:r w:rsidRPr="009C377E">
        <w:rPr>
          <w:rFonts w:ascii="Times New Roman" w:hAnsi="Times New Roman" w:cs="Times New Roman"/>
          <w:color w:val="000000" w:themeColor="text1"/>
        </w:rPr>
        <w:lastRenderedPageBreak/>
        <w:t>menemukan orang yang bertani di aliran sungai ketika musim hujan</w:t>
      </w:r>
    </w:p>
    <w:p w:rsidR="00E62DC9" w:rsidRDefault="00F90A8D" w:rsidP="00F90A8D">
      <w:pPr>
        <w:pStyle w:val="Heading2"/>
        <w:spacing w:line="240" w:lineRule="auto"/>
        <w:ind w:left="720" w:hanging="720"/>
        <w:rPr>
          <w:rFonts w:ascii="Times New Roman" w:hAnsi="Times New Roman" w:cs="Times New Roman"/>
          <w:color w:val="auto"/>
          <w:sz w:val="22"/>
          <w:szCs w:val="22"/>
          <w:lang w:val="id-ID"/>
        </w:rPr>
      </w:pPr>
      <w:r>
        <w:rPr>
          <w:rFonts w:ascii="Times New Roman" w:hAnsi="Times New Roman" w:cs="Times New Roman"/>
          <w:color w:val="auto"/>
          <w:sz w:val="22"/>
          <w:szCs w:val="22"/>
          <w:lang w:val="id-ID"/>
        </w:rPr>
        <w:t>C. Dampak</w:t>
      </w:r>
      <w:r w:rsidR="00351B2A">
        <w:rPr>
          <w:rFonts w:ascii="Times New Roman" w:hAnsi="Times New Roman" w:cs="Times New Roman"/>
          <w:color w:val="auto"/>
          <w:sz w:val="22"/>
          <w:szCs w:val="22"/>
          <w:lang w:val="id-ID"/>
        </w:rPr>
        <w:t xml:space="preserve"> </w:t>
      </w:r>
      <w:r w:rsidR="00E62DC9" w:rsidRPr="009C377E">
        <w:rPr>
          <w:rFonts w:ascii="Times New Roman" w:hAnsi="Times New Roman" w:cs="Times New Roman"/>
          <w:color w:val="auto"/>
          <w:sz w:val="22"/>
          <w:szCs w:val="22"/>
          <w:lang w:val="id-ID"/>
        </w:rPr>
        <w:t>Bagi Masyarakat Sekitar</w:t>
      </w:r>
    </w:p>
    <w:p w:rsidR="00CF13DD" w:rsidRPr="00CF13DD" w:rsidRDefault="00CF13DD" w:rsidP="00CF13DD">
      <w:pPr>
        <w:spacing w:after="0" w:line="240" w:lineRule="auto"/>
      </w:pPr>
    </w:p>
    <w:p w:rsidR="00E62DC9" w:rsidRPr="00F90A8D" w:rsidRDefault="00E62DC9" w:rsidP="00CF13DD">
      <w:pPr>
        <w:spacing w:after="0" w:line="240" w:lineRule="auto"/>
        <w:rPr>
          <w:rFonts w:ascii="Times New Roman" w:hAnsi="Times New Roman" w:cs="Times New Roman"/>
        </w:rPr>
      </w:pPr>
      <w:r w:rsidRPr="00F90A8D">
        <w:rPr>
          <w:rFonts w:ascii="Times New Roman" w:hAnsi="Times New Roman" w:cs="Times New Roman"/>
        </w:rPr>
        <w:t>1. Dampak Sosial</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Pada awal pembangunan Bendungan Bili-Bili tahun 1992 pemerintah hanya merelokasi warga sebanyak 341 Jiwa dari 3000 Jiwa yang  terdaftar sebagai penduduk desa Bili-Bili kecamatan Parangloe (Pedoman Rakyat 19 februari 1991). Dari sini dapat ditarik gambaran bahwa proyek Bendungan Bili-Bili sejatinya kurang memperhatikan penduduk yang terkena dampak pembangunan tersebut.</w:t>
      </w:r>
      <w:r w:rsidR="003F046D">
        <w:rPr>
          <w:rFonts w:ascii="Times New Roman" w:hAnsi="Times New Roman" w:cs="Times New Roman"/>
        </w:rPr>
        <w:t xml:space="preserve"> </w:t>
      </w:r>
      <w:r w:rsidRPr="009C377E">
        <w:rPr>
          <w:rFonts w:ascii="Times New Roman" w:hAnsi="Times New Roman" w:cs="Times New Roman"/>
        </w:rPr>
        <w:t>Pemerintah dalam hal ini tidak mempersiapkan segala sesuatunya sebelum pembangunan dimulai.</w:t>
      </w:r>
      <w:r w:rsidR="00BE5EB7">
        <w:rPr>
          <w:rFonts w:ascii="Times New Roman" w:hAnsi="Times New Roman" w:cs="Times New Roman"/>
        </w:rPr>
        <w:t xml:space="preserve"> </w:t>
      </w:r>
      <w:r w:rsidRPr="009C377E">
        <w:rPr>
          <w:rFonts w:ascii="Times New Roman" w:hAnsi="Times New Roman" w:cs="Times New Roman"/>
        </w:rPr>
        <w:t>Seharusnya lokasi proyek pendirian bendungan tersebut terlebih dahulu dikosongkan sebelum pengerjaan proyek.</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Hal yang memang tidak diduga sebelumnya benar-benar terjadi bahwa warga yang selama ini terkena dampak dari pada pendirian bendungan mulai resah.</w:t>
      </w:r>
      <w:r w:rsidR="003F046D">
        <w:rPr>
          <w:rFonts w:ascii="Times New Roman" w:hAnsi="Times New Roman" w:cs="Times New Roman"/>
        </w:rPr>
        <w:t xml:space="preserve"> </w:t>
      </w:r>
      <w:r w:rsidRPr="009C377E">
        <w:rPr>
          <w:rFonts w:ascii="Times New Roman" w:hAnsi="Times New Roman" w:cs="Times New Roman"/>
        </w:rPr>
        <w:t>Mereka kemudian mengajukan aspirasi mereka kepada pihak pemerintah baik pusat dan daerah.</w:t>
      </w:r>
      <w:r w:rsidR="003F046D">
        <w:rPr>
          <w:rFonts w:ascii="Times New Roman" w:hAnsi="Times New Roman" w:cs="Times New Roman"/>
        </w:rPr>
        <w:t xml:space="preserve"> </w:t>
      </w:r>
      <w:r w:rsidRPr="009C377E">
        <w:rPr>
          <w:rFonts w:ascii="Times New Roman" w:hAnsi="Times New Roman" w:cs="Times New Roman"/>
        </w:rPr>
        <w:t>Di masyarakat kemudian berkembang suatu isu yang tidak menguntungkan masyarakat dan pemerintah. Isu-isu tersebut berupa ganti rugi yang dianggapnya tidak akan dibayarkan oleh pemerintah. Berangkat dari kondisi tersebut membuat masyarakat sekitar bereaksi dengan melakukan aksi demonstrasi ke Kantor DPR Sulawesi-Selatan pada tahun 1993.</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Idealnya proyek Bendungan Bili-Bili didirikan jauh-jauh hari telah terdapat sebuah kajian yang mendalam mengenai kondisi masyarakat yang terkena dampak proyek.</w:t>
      </w:r>
      <w:r w:rsidR="003F046D">
        <w:rPr>
          <w:rFonts w:ascii="Times New Roman" w:hAnsi="Times New Roman" w:cs="Times New Roman"/>
        </w:rPr>
        <w:t xml:space="preserve"> </w:t>
      </w:r>
      <w:r w:rsidRPr="009C377E">
        <w:rPr>
          <w:rFonts w:ascii="Times New Roman" w:hAnsi="Times New Roman" w:cs="Times New Roman"/>
        </w:rPr>
        <w:t>Hingga memasuki tahun pembangunan pada tahun 1992 belum ada sebuah kebijakan yang pasti mengenai ganti rugi masyarakat terkena dampak proyek.“Nanti pada tahun 1996 baru ada titik terang mengenai status tanah warga yang terkena dampak proyek, itupun hanya bagi  tanah yang memiliki surat-surat“(wawancara Rais).</w:t>
      </w:r>
    </w:p>
    <w:p w:rsidR="00E62DC9" w:rsidRPr="009C377E" w:rsidRDefault="00E62DC9" w:rsidP="00E62DC9">
      <w:pPr>
        <w:spacing w:line="240" w:lineRule="auto"/>
        <w:jc w:val="both"/>
        <w:rPr>
          <w:rFonts w:ascii="Times New Roman" w:hAnsi="Times New Roman" w:cs="Times New Roman"/>
        </w:rPr>
      </w:pPr>
      <w:r w:rsidRPr="009C377E">
        <w:rPr>
          <w:rFonts w:ascii="Times New Roman" w:hAnsi="Times New Roman" w:cs="Times New Roman"/>
        </w:rPr>
        <w:tab/>
        <w:t xml:space="preserve"> Apabila kita merujuk pada hasil kajian tentang manfaat yang dapat diperoleh ketika bendungan tersebut selesai dibangun, maka tidak akan ditemukan sebuah kemudaratan. Hal tersebut disebabkan karena proyek tersebut menyangkut hajat orang banyak. Dapat </w:t>
      </w:r>
      <w:r w:rsidRPr="009C377E">
        <w:rPr>
          <w:rFonts w:ascii="Times New Roman" w:hAnsi="Times New Roman" w:cs="Times New Roman"/>
        </w:rPr>
        <w:lastRenderedPageBreak/>
        <w:t>dibayangkan penduduk kota Makassar pada tahun 1990 sudah mencapai 994.372 jiwa. Sebuah angka yang sangat fantastis, jika penduduk sebanyak itu dalam memenuhi kebutuhan air bersihnya mengandalkan air tanah (Air Sumur), berarti hanya menunggu waktu saja kualitas tanah di kota Makassar akan rusak. Disisi lain penduduk yang jelas-jelas terkena dampak proyek pembangunan bendungan seolah tidak diperhatikan keberlangsungan kehidupannya.</w:t>
      </w:r>
    </w:p>
    <w:p w:rsidR="00E62DC9" w:rsidRPr="009C377E" w:rsidRDefault="00E62DC9" w:rsidP="00E62DC9">
      <w:pPr>
        <w:spacing w:line="240" w:lineRule="auto"/>
        <w:jc w:val="both"/>
        <w:rPr>
          <w:rFonts w:ascii="Times New Roman" w:hAnsi="Times New Roman" w:cs="Times New Roman"/>
        </w:rPr>
      </w:pPr>
      <w:r w:rsidRPr="009C377E">
        <w:rPr>
          <w:rFonts w:ascii="Times New Roman" w:hAnsi="Times New Roman" w:cs="Times New Roman"/>
        </w:rPr>
        <w:tab/>
        <w:t>Secara jumlah penduduk Bendungan Bili-Bili memang sedikit jumlahnya dibanding dengan penduduk yang akan mendapatkan manfaat bendungan. Dalam hal ini ibarat mengorbankan sesuatu yang kecil untuk keselamatan sesuatu yang besar. Itulah kenyataan yang terjadi dalam proses pembangunan bendungan Bili-Bili. Masyarakat yang kemudian terdesak dengan adanya proyek tersebut mencoba menghimpun kekuatan mencari keadilan dari pemerintah.Dalam penuturan masyarakat setempat mengatakan bahwa mereka hampir tiap hari mengadakan konsolidasi terhadap kejelasan status tanah masyarakat yang terkena dampak proyek.</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Apa yang diungkapkan oleh Zakir Dg Lengu di atas setidaknya telah memberikan gambaran bahwa pembebasan tanah di Bili-Bili belum tuntas dilakukan oleh pemerintah saat itu. Proyek sudah berjalan sementara masyarakat masih belum mendapatkan hak-hak mereka atas tanahnya.</w:t>
      </w:r>
      <w:r w:rsidR="003A1977">
        <w:rPr>
          <w:rFonts w:ascii="Times New Roman" w:hAnsi="Times New Roman" w:cs="Times New Roman"/>
        </w:rPr>
        <w:t xml:space="preserve"> </w:t>
      </w:r>
      <w:r w:rsidRPr="009C377E">
        <w:rPr>
          <w:rFonts w:ascii="Times New Roman" w:hAnsi="Times New Roman" w:cs="Times New Roman"/>
        </w:rPr>
        <w:t>Pada dasarnya sebagian besar mereka telah menerima pendirian bendungan itu.</w:t>
      </w:r>
      <w:r w:rsidR="003A1977">
        <w:rPr>
          <w:rFonts w:ascii="Times New Roman" w:hAnsi="Times New Roman" w:cs="Times New Roman"/>
        </w:rPr>
        <w:t xml:space="preserve"> </w:t>
      </w:r>
      <w:r w:rsidRPr="009C377E">
        <w:rPr>
          <w:rFonts w:ascii="Times New Roman" w:hAnsi="Times New Roman" w:cs="Times New Roman"/>
        </w:rPr>
        <w:t xml:space="preserve">Hal  tersebut disebabkan oleh adanya sebuah kondisi di dalam masyarakat Bili-Bili, bahwa mereka tidak mungkin melawan kehendak pemerintah dalam mendirikan bendungan tersebut. Proyek itu adalah proyek nasional tidak mungkin gagal terlaksana. Permasalahan yang ada dan  paling menyita pikiran masyarakat Bili-Bili itu hanya status ganti rugi tanah mereka. </w:t>
      </w:r>
    </w:p>
    <w:p w:rsidR="00E62DC9" w:rsidRPr="00F90A8D" w:rsidRDefault="00E62DC9" w:rsidP="00E62DC9">
      <w:pPr>
        <w:spacing w:line="240" w:lineRule="auto"/>
        <w:ind w:firstLine="720"/>
        <w:jc w:val="both"/>
        <w:rPr>
          <w:rFonts w:ascii="Times New Roman" w:hAnsi="Times New Roman" w:cs="Times New Roman"/>
          <w:lang w:val="en-US"/>
        </w:rPr>
      </w:pPr>
      <w:r w:rsidRPr="009C377E">
        <w:rPr>
          <w:rFonts w:ascii="Times New Roman" w:hAnsi="Times New Roman" w:cs="Times New Roman"/>
        </w:rPr>
        <w:t>Kondisi yang terjadi pada saat memasuki tahun pengerjaan proyek adalah masih terdapat sekitar ± 2600 jiwa yang menetap di kawasan pembangunan proyek tersebut.</w:t>
      </w:r>
      <w:r w:rsidR="003A1977">
        <w:rPr>
          <w:rFonts w:ascii="Times New Roman" w:hAnsi="Times New Roman" w:cs="Times New Roman"/>
        </w:rPr>
        <w:t xml:space="preserve"> </w:t>
      </w:r>
      <w:r w:rsidRPr="009C377E">
        <w:rPr>
          <w:rFonts w:ascii="Times New Roman" w:hAnsi="Times New Roman" w:cs="Times New Roman"/>
        </w:rPr>
        <w:t xml:space="preserve">Hal ini tentu sewaktu-waktu dapat menjadi penghambat pengerjaan proyek tersebut.Penyebabnya warga yang tidak terima terhadap pembangunan Bendungan Bili-Bili sewaktu-waktu bisa saja </w:t>
      </w:r>
      <w:r w:rsidRPr="009C377E">
        <w:rPr>
          <w:rFonts w:ascii="Times New Roman" w:hAnsi="Times New Roman" w:cs="Times New Roman"/>
        </w:rPr>
        <w:lastRenderedPageBreak/>
        <w:t>mengajukan ketidakpuasan mereka terhadap proyek tersebut.</w:t>
      </w:r>
    </w:p>
    <w:p w:rsidR="00E62DC9" w:rsidRPr="00F90A8D" w:rsidRDefault="00E62DC9" w:rsidP="00E62DC9">
      <w:pPr>
        <w:spacing w:line="240" w:lineRule="auto"/>
        <w:rPr>
          <w:rFonts w:ascii="Times New Roman" w:hAnsi="Times New Roman" w:cs="Times New Roman"/>
        </w:rPr>
      </w:pPr>
      <w:r w:rsidRPr="00F90A8D">
        <w:rPr>
          <w:rFonts w:ascii="Times New Roman" w:hAnsi="Times New Roman" w:cs="Times New Roman"/>
        </w:rPr>
        <w:t>2. Dampak Budaya</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Pembangunan Bendungan Bili-Bili tidak hanya berdampak secara sosial di masyarakat terkena dampak proyek. Dampak lain yang juga sangat di rasakan oleh warga Bili-Bili kecamatan Parangloe adalah dampak perubahan budaya. Setelah proyek Bendungan Bili-Bili mulai berjalan pada tahun 1992 sebenarnya pada saat itu telah terjadi perubahan sosial dan budaya di dalam masyarakat.Warga yang selama ini dekat dengan sungai perlahan merasakan perubahan lingkungan yang drastis di sekitar mereka.</w:t>
      </w:r>
    </w:p>
    <w:p w:rsidR="00E62DC9" w:rsidRPr="009C377E" w:rsidRDefault="00E62DC9" w:rsidP="00E62DC9">
      <w:pPr>
        <w:spacing w:line="240" w:lineRule="auto"/>
        <w:ind w:firstLine="720"/>
        <w:jc w:val="both"/>
        <w:rPr>
          <w:rFonts w:ascii="Times New Roman" w:hAnsi="Times New Roman" w:cs="Times New Roman"/>
        </w:rPr>
      </w:pPr>
      <w:r w:rsidRPr="009C377E">
        <w:rPr>
          <w:rFonts w:ascii="Times New Roman" w:hAnsi="Times New Roman" w:cs="Times New Roman"/>
        </w:rPr>
        <w:t>Perubahan lingkungan tersebut mulai terjadi ketika masyarakat Bendungan Bili-Bili mulai kehilangan tempat tinggalnya akibat proses penenggelaman kawasan Bendungan. Hal ini merupakan pergeseran yang terjadi begitu cepat di dalam masyarakat bendungan Bili-Bili. Penduduk yang dulunya akrab dengan budaya bertani dengan sawah yang begitu luas, terpaksa berubah haluan dengan menekuni profesi lain</w:t>
      </w:r>
      <w:r w:rsidR="003A1977">
        <w:rPr>
          <w:rFonts w:ascii="Times New Roman" w:hAnsi="Times New Roman" w:cs="Times New Roman"/>
        </w:rPr>
        <w:t xml:space="preserve"> </w:t>
      </w:r>
      <w:r w:rsidRPr="009C377E">
        <w:rPr>
          <w:rFonts w:ascii="Times New Roman" w:hAnsi="Times New Roman" w:cs="Times New Roman"/>
        </w:rPr>
        <w:t>(Fajar1995). Penyebabnya adalah penduduk yang tanahnya ditenggelamkan tidak lagi memiliki sawah yang bisa diolah.Sementara pemerintah tidak mempersiapkan sawah baru bagi mereka.</w:t>
      </w:r>
    </w:p>
    <w:p w:rsidR="00375A42" w:rsidRDefault="00E62DC9" w:rsidP="008048FD">
      <w:pPr>
        <w:spacing w:line="240" w:lineRule="auto"/>
        <w:ind w:firstLine="720"/>
        <w:jc w:val="both"/>
        <w:rPr>
          <w:rFonts w:ascii="Times New Roman" w:hAnsi="Times New Roman" w:cs="Times New Roman"/>
        </w:rPr>
      </w:pPr>
      <w:r w:rsidRPr="009C377E">
        <w:rPr>
          <w:rFonts w:ascii="Times New Roman" w:hAnsi="Times New Roman" w:cs="Times New Roman"/>
        </w:rPr>
        <w:t>Hadirnya Bendungan Bili-Bili sangat besar dampaknya bagi penduduk yang dahulu mendiami daerah bendungan tersebut.</w:t>
      </w:r>
      <w:r w:rsidR="00351B2A">
        <w:rPr>
          <w:rFonts w:ascii="Times New Roman" w:hAnsi="Times New Roman" w:cs="Times New Roman"/>
        </w:rPr>
        <w:t xml:space="preserve"> </w:t>
      </w:r>
      <w:r w:rsidRPr="009C377E">
        <w:rPr>
          <w:rFonts w:ascii="Times New Roman" w:hAnsi="Times New Roman" w:cs="Times New Roman"/>
        </w:rPr>
        <w:t>Penduduk yang telah meninggalkan daerahnya berusaha mengenal daerah yang baru mereka diami.</w:t>
      </w:r>
      <w:r w:rsidR="00351B2A">
        <w:rPr>
          <w:rFonts w:ascii="Times New Roman" w:hAnsi="Times New Roman" w:cs="Times New Roman"/>
        </w:rPr>
        <w:t xml:space="preserve"> </w:t>
      </w:r>
      <w:r w:rsidRPr="009C377E">
        <w:rPr>
          <w:rFonts w:ascii="Times New Roman" w:hAnsi="Times New Roman" w:cs="Times New Roman"/>
        </w:rPr>
        <w:t>Perlu diketahui bahwa tidak semua penduduk Bili-Bili yang terkena dampak proyek itu ikut transmigrasi banyak diantara mereka yang pergi meninggalkan Bili-Bili menuju daerah baru yang dianggap bisa ditempati untuk melanjutkan hidup.</w:t>
      </w:r>
      <w:r w:rsidR="00351B2A">
        <w:rPr>
          <w:rFonts w:ascii="Times New Roman" w:hAnsi="Times New Roman" w:cs="Times New Roman"/>
        </w:rPr>
        <w:t xml:space="preserve"> </w:t>
      </w:r>
      <w:r w:rsidRPr="009C377E">
        <w:rPr>
          <w:rFonts w:ascii="Times New Roman" w:hAnsi="Times New Roman" w:cs="Times New Roman"/>
        </w:rPr>
        <w:t>Sebagian penduduk lagi masih menetap di sekitar bendungan Bili-Bili.Walaupun mereka pindah tinggal di sekitar bendungan, tetap saja mereka mengalami perubahan budaya yang begitu keras.</w:t>
      </w:r>
    </w:p>
    <w:p w:rsidR="008048FD" w:rsidRDefault="008048FD" w:rsidP="008048FD">
      <w:pPr>
        <w:spacing w:line="240" w:lineRule="auto"/>
        <w:ind w:firstLine="720"/>
        <w:jc w:val="both"/>
        <w:rPr>
          <w:rFonts w:ascii="Times New Roman" w:hAnsi="Times New Roman" w:cs="Times New Roman"/>
        </w:rPr>
      </w:pPr>
    </w:p>
    <w:p w:rsidR="00750E9F" w:rsidRDefault="00750E9F" w:rsidP="008048FD">
      <w:pPr>
        <w:spacing w:line="240" w:lineRule="auto"/>
        <w:ind w:firstLine="720"/>
        <w:jc w:val="both"/>
        <w:rPr>
          <w:rFonts w:ascii="Times New Roman" w:hAnsi="Times New Roman" w:cs="Times New Roman"/>
        </w:rPr>
      </w:pPr>
    </w:p>
    <w:p w:rsidR="00750E9F" w:rsidRDefault="00750E9F" w:rsidP="008048FD">
      <w:pPr>
        <w:spacing w:line="240" w:lineRule="auto"/>
        <w:ind w:firstLine="720"/>
        <w:jc w:val="both"/>
        <w:rPr>
          <w:rFonts w:ascii="Times New Roman" w:hAnsi="Times New Roman" w:cs="Times New Roman"/>
        </w:rPr>
      </w:pPr>
    </w:p>
    <w:p w:rsidR="00750E9F" w:rsidRPr="008048FD" w:rsidRDefault="00750E9F" w:rsidP="008048FD">
      <w:pPr>
        <w:spacing w:line="240" w:lineRule="auto"/>
        <w:ind w:firstLine="720"/>
        <w:jc w:val="both"/>
        <w:rPr>
          <w:rFonts w:ascii="Times New Roman" w:hAnsi="Times New Roman" w:cs="Times New Roman"/>
        </w:rPr>
      </w:pPr>
    </w:p>
    <w:p w:rsidR="00F90A8D" w:rsidRDefault="00F90A8D" w:rsidP="00F90A8D">
      <w:pPr>
        <w:spacing w:line="240" w:lineRule="auto"/>
        <w:rPr>
          <w:rFonts w:ascii="Times New Roman" w:hAnsi="Times New Roman" w:cs="Times New Roman"/>
          <w:b/>
          <w:lang w:val="en-US"/>
        </w:rPr>
      </w:pPr>
      <w:r>
        <w:rPr>
          <w:rFonts w:ascii="Times New Roman" w:hAnsi="Times New Roman" w:cs="Times New Roman"/>
          <w:b/>
          <w:lang w:val="en-US"/>
        </w:rPr>
        <w:lastRenderedPageBreak/>
        <w:t xml:space="preserve">DAFTAR PUSTAKA </w:t>
      </w:r>
    </w:p>
    <w:p w:rsidR="002B7FB2" w:rsidRPr="009D1240" w:rsidRDefault="002B7FB2" w:rsidP="002B7FB2">
      <w:pPr>
        <w:spacing w:line="240" w:lineRule="auto"/>
        <w:rPr>
          <w:rFonts w:ascii="Times New Roman" w:hAnsi="Times New Roman" w:cs="Times New Roman"/>
          <w:b/>
          <w:lang w:val="en-US"/>
        </w:rPr>
      </w:pPr>
      <w:r w:rsidRPr="009D1240">
        <w:rPr>
          <w:rFonts w:ascii="Times New Roman" w:hAnsi="Times New Roman" w:cs="Times New Roman"/>
          <w:b/>
          <w:lang w:val="en-US"/>
        </w:rPr>
        <w:t>Buku, Jurnal, dan Tesis</w:t>
      </w:r>
    </w:p>
    <w:p w:rsidR="002B7FB2" w:rsidRPr="009D1240" w:rsidRDefault="00754B0D" w:rsidP="002B7FB2">
      <w:pPr>
        <w:pStyle w:val="Bibliography"/>
        <w:spacing w:line="240" w:lineRule="auto"/>
        <w:ind w:left="851" w:hanging="851"/>
        <w:jc w:val="both"/>
        <w:rPr>
          <w:rFonts w:ascii="Times New Roman" w:hAnsi="Times New Roman" w:cs="Times New Roman"/>
        </w:rPr>
      </w:pPr>
      <w:r w:rsidRPr="009D1240">
        <w:rPr>
          <w:rFonts w:ascii="Times New Roman" w:hAnsi="Times New Roman" w:cs="Times New Roman"/>
        </w:rPr>
        <w:fldChar w:fldCharType="begin"/>
      </w:r>
      <w:r w:rsidR="002B7FB2" w:rsidRPr="009D1240">
        <w:rPr>
          <w:rFonts w:ascii="Times New Roman" w:hAnsi="Times New Roman" w:cs="Times New Roman"/>
        </w:rPr>
        <w:instrText xml:space="preserve"> ADDIN ZOTERO_BIBL {"custom":[]} CSL_BIBLIOGRAPHY </w:instrText>
      </w:r>
      <w:r w:rsidRPr="009D1240">
        <w:rPr>
          <w:rFonts w:ascii="Times New Roman" w:hAnsi="Times New Roman" w:cs="Times New Roman"/>
        </w:rPr>
        <w:fldChar w:fldCharType="separate"/>
      </w:r>
      <w:r w:rsidR="002B7FB2" w:rsidRPr="009D1240">
        <w:rPr>
          <w:rFonts w:ascii="Times New Roman" w:hAnsi="Times New Roman" w:cs="Times New Roman"/>
        </w:rPr>
        <w:t xml:space="preserve">Ahmad Rifqi Asrib Dkk, 2011. South Sulawesi. </w:t>
      </w:r>
      <w:r w:rsidR="002B7FB2" w:rsidRPr="009D1240">
        <w:rPr>
          <w:rFonts w:ascii="Times New Roman" w:hAnsi="Times New Roman" w:cs="Times New Roman"/>
          <w:i/>
        </w:rPr>
        <w:t>Dampak Longsoran Kaldera Terhadap Tingkat Sedimentasi di Waduk Bili-Bili Provinsi Sulawesi Selatan</w:t>
      </w:r>
      <w:r w:rsidR="002B7FB2" w:rsidRPr="009D1240">
        <w:rPr>
          <w:rFonts w:ascii="Times New Roman" w:hAnsi="Times New Roman" w:cs="Times New Roman"/>
        </w:rPr>
        <w:t>. Jurnal Ann Anesthesiol Fr.</w:t>
      </w:r>
    </w:p>
    <w:p w:rsidR="002B7FB2" w:rsidRPr="009D1240" w:rsidRDefault="00754B0D" w:rsidP="002B7FB2">
      <w:pPr>
        <w:shd w:val="clear" w:color="auto" w:fill="FFFFFF"/>
        <w:spacing w:line="240" w:lineRule="auto"/>
        <w:ind w:left="851" w:right="-18" w:hanging="851"/>
        <w:jc w:val="both"/>
        <w:textAlignment w:val="baseline"/>
        <w:rPr>
          <w:rFonts w:ascii="Times New Roman" w:hAnsi="Times New Roman" w:cs="Times New Roman"/>
          <w:lang w:val="en-US"/>
        </w:rPr>
      </w:pPr>
      <w:r w:rsidRPr="009D1240">
        <w:rPr>
          <w:rFonts w:ascii="Times New Roman" w:hAnsi="Times New Roman" w:cs="Times New Roman"/>
        </w:rPr>
        <w:fldChar w:fldCharType="end"/>
      </w:r>
      <w:r w:rsidR="002B7FB2" w:rsidRPr="009D1240">
        <w:rPr>
          <w:rFonts w:ascii="Times New Roman" w:eastAsia="Times New Roman" w:hAnsi="Times New Roman" w:cs="Times New Roman"/>
        </w:rPr>
        <w:t xml:space="preserve">Apra, Rusman. 2015. </w:t>
      </w:r>
      <w:r w:rsidR="002B7FB2" w:rsidRPr="009D1240">
        <w:rPr>
          <w:rFonts w:ascii="Times New Roman" w:hAnsi="Times New Roman" w:cs="Times New Roman"/>
          <w:i/>
        </w:rPr>
        <w:t>Estimasi Penutupan/Penggunaan Lahan Pada Tahun 2019 Di Daerah Tangkapan AirBendungan Bili-Bili. Makassa</w:t>
      </w:r>
      <w:r w:rsidR="002B7FB2" w:rsidRPr="009D1240">
        <w:rPr>
          <w:rFonts w:ascii="Times New Roman" w:hAnsi="Times New Roman" w:cs="Times New Roman"/>
        </w:rPr>
        <w:t>r: Universitas Hasnuddin.</w:t>
      </w:r>
    </w:p>
    <w:p w:rsidR="002B7FB2" w:rsidRPr="009D1240" w:rsidRDefault="002B7FB2" w:rsidP="002B7FB2">
      <w:pPr>
        <w:shd w:val="clear" w:color="auto" w:fill="FFFFFF"/>
        <w:spacing w:line="240" w:lineRule="auto"/>
        <w:ind w:left="851" w:right="-18" w:hanging="851"/>
        <w:jc w:val="both"/>
        <w:textAlignment w:val="baseline"/>
        <w:rPr>
          <w:rFonts w:ascii="Times New Roman" w:hAnsi="Times New Roman" w:cs="Times New Roman"/>
          <w:lang w:val="en-US"/>
        </w:rPr>
      </w:pPr>
      <w:r w:rsidRPr="009D1240">
        <w:rPr>
          <w:rFonts w:ascii="Times New Roman" w:hAnsi="Times New Roman" w:cs="Times New Roman"/>
          <w:lang w:val="en-US"/>
        </w:rPr>
        <w:t xml:space="preserve">Bidang pengairan.1992. </w:t>
      </w:r>
      <w:r w:rsidRPr="009D1240">
        <w:rPr>
          <w:rFonts w:ascii="Times New Roman" w:hAnsi="Times New Roman" w:cs="Times New Roman"/>
          <w:i/>
          <w:lang w:val="en-US"/>
        </w:rPr>
        <w:t>Profil Kegiatan Pembangunan Bidang Pengairan di Provinsi Sulawesi-Selatan.</w:t>
      </w:r>
      <w:r w:rsidRPr="009D1240">
        <w:rPr>
          <w:rFonts w:ascii="Times New Roman" w:hAnsi="Times New Roman" w:cs="Times New Roman"/>
          <w:lang w:val="en-US"/>
        </w:rPr>
        <w:t>Makassar: bagian Proyek di Sulawesi-Selatan.</w:t>
      </w:r>
    </w:p>
    <w:p w:rsidR="002B7FB2" w:rsidRPr="009D1240" w:rsidRDefault="002B7FB2" w:rsidP="002B7FB2">
      <w:pPr>
        <w:pStyle w:val="Bibliography"/>
        <w:spacing w:line="240" w:lineRule="auto"/>
        <w:ind w:left="851" w:hanging="851"/>
        <w:jc w:val="both"/>
        <w:rPr>
          <w:rFonts w:ascii="Times New Roman" w:hAnsi="Times New Roman" w:cs="Times New Roman"/>
          <w:lang w:val="en-US"/>
        </w:rPr>
      </w:pPr>
      <w:r w:rsidRPr="009D1240">
        <w:rPr>
          <w:rFonts w:ascii="Times New Roman" w:hAnsi="Times New Roman" w:cs="Times New Roman"/>
        </w:rPr>
        <w:t>B</w:t>
      </w:r>
      <w:r w:rsidRPr="009D1240">
        <w:rPr>
          <w:rFonts w:ascii="Times New Roman" w:hAnsi="Times New Roman" w:cs="Times New Roman"/>
          <w:lang w:val="en-US"/>
        </w:rPr>
        <w:t>adan Pusat Statistik</w:t>
      </w:r>
      <w:r w:rsidRPr="009D1240">
        <w:rPr>
          <w:rFonts w:ascii="Times New Roman" w:hAnsi="Times New Roman" w:cs="Times New Roman"/>
        </w:rPr>
        <w:t>.2015.</w:t>
      </w:r>
      <w:r w:rsidRPr="009D1240">
        <w:rPr>
          <w:rFonts w:ascii="Times New Roman" w:hAnsi="Times New Roman" w:cs="Times New Roman"/>
          <w:i/>
        </w:rPr>
        <w:t>Statistik Pertanian Tanaman Pangan dan Hortikultura KabupatenTakalar</w:t>
      </w:r>
      <w:r w:rsidRPr="009D1240">
        <w:rPr>
          <w:rFonts w:ascii="Times New Roman" w:hAnsi="Times New Roman" w:cs="Times New Roman"/>
        </w:rPr>
        <w:t>. Takalar: BPS</w:t>
      </w:r>
      <w:r w:rsidRPr="009D1240">
        <w:rPr>
          <w:rFonts w:ascii="Times New Roman" w:hAnsi="Times New Roman" w:cs="Times New Roman"/>
          <w:lang w:val="en-US"/>
        </w:rPr>
        <w:t>.</w:t>
      </w:r>
    </w:p>
    <w:p w:rsidR="002B7FB2" w:rsidRPr="009D1240" w:rsidRDefault="002B7FB2" w:rsidP="002B7FB2">
      <w:pPr>
        <w:spacing w:line="240" w:lineRule="auto"/>
        <w:ind w:left="851" w:hanging="851"/>
        <w:rPr>
          <w:rFonts w:ascii="Times New Roman" w:hAnsi="Times New Roman" w:cs="Times New Roman"/>
          <w:lang w:val="en-US"/>
        </w:rPr>
      </w:pPr>
      <w:r w:rsidRPr="009D1240">
        <w:rPr>
          <w:rFonts w:ascii="Times New Roman" w:hAnsi="Times New Roman" w:cs="Times New Roman"/>
          <w:lang w:val="en-US"/>
        </w:rPr>
        <w:t xml:space="preserve">Badan Pusat Statistik. 2015. </w:t>
      </w:r>
      <w:r w:rsidRPr="009D1240">
        <w:rPr>
          <w:rFonts w:ascii="Times New Roman" w:hAnsi="Times New Roman" w:cs="Times New Roman"/>
          <w:i/>
          <w:lang w:val="en-US"/>
        </w:rPr>
        <w:t>Jumlah penduduk Kota Makassar tahun 2015. Makassar</w:t>
      </w:r>
      <w:r w:rsidRPr="009D1240">
        <w:rPr>
          <w:rFonts w:ascii="Times New Roman" w:hAnsi="Times New Roman" w:cs="Times New Roman"/>
          <w:lang w:val="en-US"/>
        </w:rPr>
        <w:t xml:space="preserve">: Badan Pusat Statistik. </w:t>
      </w:r>
    </w:p>
    <w:p w:rsidR="002B7FB2" w:rsidRPr="009D1240" w:rsidRDefault="00754B0D" w:rsidP="002B7FB2">
      <w:pPr>
        <w:pStyle w:val="Bibliography"/>
        <w:spacing w:line="240" w:lineRule="auto"/>
        <w:ind w:left="851" w:hanging="851"/>
        <w:jc w:val="both"/>
        <w:rPr>
          <w:rFonts w:ascii="Times New Roman" w:hAnsi="Times New Roman" w:cs="Times New Roman"/>
          <w:lang w:val="en-US"/>
        </w:rPr>
      </w:pPr>
      <w:r w:rsidRPr="009D1240">
        <w:rPr>
          <w:rFonts w:ascii="Times New Roman" w:hAnsi="Times New Roman" w:cs="Times New Roman"/>
        </w:rPr>
        <w:fldChar w:fldCharType="begin"/>
      </w:r>
      <w:r w:rsidR="002B7FB2" w:rsidRPr="009D1240">
        <w:rPr>
          <w:rFonts w:ascii="Times New Roman" w:hAnsi="Times New Roman" w:cs="Times New Roman"/>
        </w:rPr>
        <w:instrText xml:space="preserve"> ADDIN ZOTERO_BIBL {"custom":[]} CSL_BIBLIOGRAPHY </w:instrText>
      </w:r>
      <w:r w:rsidRPr="009D1240">
        <w:rPr>
          <w:rFonts w:ascii="Times New Roman" w:hAnsi="Times New Roman" w:cs="Times New Roman"/>
        </w:rPr>
        <w:fldChar w:fldCharType="separate"/>
      </w:r>
      <w:r w:rsidR="002B7FB2" w:rsidRPr="009D1240">
        <w:rPr>
          <w:rFonts w:ascii="Times New Roman" w:hAnsi="Times New Roman" w:cs="Times New Roman"/>
        </w:rPr>
        <w:t>Dep. Pekerjaan Umum. 1995.</w:t>
      </w:r>
      <w:r w:rsidR="002B7FB2" w:rsidRPr="009D1240">
        <w:rPr>
          <w:rFonts w:ascii="Times New Roman" w:hAnsi="Times New Roman" w:cs="Times New Roman"/>
          <w:i/>
          <w:iCs/>
        </w:rPr>
        <w:t>Bendungan Besar Di Indonesia</w:t>
      </w:r>
      <w:r w:rsidR="002B7FB2" w:rsidRPr="009D1240">
        <w:rPr>
          <w:rFonts w:ascii="Times New Roman" w:hAnsi="Times New Roman" w:cs="Times New Roman"/>
        </w:rPr>
        <w:t xml:space="preserve"> Jakarta: Departemen Pekerjaan Umum.</w:t>
      </w:r>
    </w:p>
    <w:p w:rsidR="002B7FB2" w:rsidRPr="009D1240" w:rsidRDefault="00754B0D" w:rsidP="002B7FB2">
      <w:pPr>
        <w:shd w:val="clear" w:color="auto" w:fill="FFFFFF"/>
        <w:spacing w:line="240" w:lineRule="auto"/>
        <w:ind w:left="851" w:right="-18" w:hanging="851"/>
        <w:jc w:val="both"/>
        <w:textAlignment w:val="baseline"/>
        <w:rPr>
          <w:rFonts w:ascii="Times New Roman" w:hAnsi="Times New Roman" w:cs="Times New Roman"/>
          <w:i/>
          <w:lang w:val="en-US"/>
        </w:rPr>
      </w:pPr>
      <w:r w:rsidRPr="009D1240">
        <w:rPr>
          <w:rFonts w:ascii="Times New Roman" w:hAnsi="Times New Roman" w:cs="Times New Roman"/>
        </w:rPr>
        <w:fldChar w:fldCharType="end"/>
      </w:r>
      <w:r w:rsidR="002B7FB2" w:rsidRPr="009D1240">
        <w:rPr>
          <w:rFonts w:ascii="Times New Roman" w:hAnsi="Times New Roman" w:cs="Times New Roman"/>
          <w:lang w:val="en-US"/>
        </w:rPr>
        <w:t>Dinas Pekerjaan Umum Provinsi Sulawesi-Selatan.1980.</w:t>
      </w:r>
      <w:r w:rsidR="002B7FB2" w:rsidRPr="009D1240">
        <w:rPr>
          <w:rFonts w:ascii="Times New Roman" w:hAnsi="Times New Roman" w:cs="Times New Roman"/>
          <w:i/>
          <w:lang w:val="en-US"/>
        </w:rPr>
        <w:t>Memory Ir. Lateko Tjambolang Kepala Dinas Pekerjaan Umum Provinsi Sulawesi-Selatan 1969-1080.</w:t>
      </w:r>
    </w:p>
    <w:p w:rsidR="002B7FB2" w:rsidRPr="009D1240" w:rsidRDefault="002B7FB2" w:rsidP="002B7FB2">
      <w:pPr>
        <w:shd w:val="clear" w:color="auto" w:fill="FFFFFF"/>
        <w:spacing w:line="240" w:lineRule="auto"/>
        <w:ind w:left="851" w:right="-18" w:hanging="851"/>
        <w:jc w:val="both"/>
        <w:textAlignment w:val="baseline"/>
        <w:rPr>
          <w:rFonts w:ascii="Times New Roman" w:hAnsi="Times New Roman" w:cs="Times New Roman"/>
        </w:rPr>
      </w:pPr>
      <w:r w:rsidRPr="009D1240">
        <w:rPr>
          <w:rFonts w:ascii="Times New Roman" w:eastAsia="Times New Roman" w:hAnsi="Times New Roman" w:cs="Times New Roman"/>
        </w:rPr>
        <w:t xml:space="preserve">Faisal, Muh. 2010. </w:t>
      </w:r>
      <w:r w:rsidRPr="009D1240">
        <w:rPr>
          <w:rFonts w:ascii="Times New Roman" w:hAnsi="Times New Roman" w:cs="Times New Roman"/>
          <w:i/>
        </w:rPr>
        <w:t>Arahan Penggunaan Lahan Berbasis Rendah Emisi Karbon dan Peningkatan Volume Air Lariang di Daerah Tangkapan Air Bendungan Bili-Bili</w:t>
      </w:r>
      <w:r w:rsidRPr="009D1240">
        <w:rPr>
          <w:rFonts w:ascii="Times New Roman" w:hAnsi="Times New Roman" w:cs="Times New Roman"/>
        </w:rPr>
        <w:t xml:space="preserve">. </w:t>
      </w:r>
      <w:r w:rsidRPr="009D1240">
        <w:rPr>
          <w:rFonts w:ascii="Times New Roman" w:hAnsi="Times New Roman" w:cs="Times New Roman"/>
          <w:i/>
        </w:rPr>
        <w:t>Makassa</w:t>
      </w:r>
      <w:r w:rsidRPr="009D1240">
        <w:rPr>
          <w:rFonts w:ascii="Times New Roman" w:hAnsi="Times New Roman" w:cs="Times New Roman"/>
        </w:rPr>
        <w:t>r : Universitas Hasnuddin</w:t>
      </w:r>
    </w:p>
    <w:p w:rsidR="002B7FB2" w:rsidRPr="009D1240" w:rsidRDefault="002B7FB2" w:rsidP="002B7FB2">
      <w:pPr>
        <w:spacing w:line="240" w:lineRule="auto"/>
        <w:ind w:left="851" w:hanging="851"/>
      </w:pPr>
      <w:r w:rsidRPr="009D1240">
        <w:rPr>
          <w:rFonts w:ascii="Times New Roman" w:hAnsi="Times New Roman" w:cs="Times New Roman"/>
        </w:rPr>
        <w:t xml:space="preserve">Khomariyatika, Tattit, Eram Tunggul Pawenang. 2011. </w:t>
      </w:r>
      <w:r w:rsidRPr="009D1240">
        <w:rPr>
          <w:rFonts w:ascii="Times New Roman" w:hAnsi="Times New Roman" w:cs="Times New Roman"/>
          <w:i/>
        </w:rPr>
        <w:t>Kualitas Bakteriologis Air Sumur Gali.</w:t>
      </w:r>
      <w:r w:rsidRPr="009D1240">
        <w:rPr>
          <w:rFonts w:ascii="Times New Roman" w:hAnsi="Times New Roman" w:cs="Times New Roman"/>
          <w:iCs/>
        </w:rPr>
        <w:t>Jurnal Kesehatan Masyarakat</w:t>
      </w:r>
      <w:r w:rsidRPr="009D1240">
        <w:rPr>
          <w:rFonts w:ascii="Times New Roman" w:hAnsi="Times New Roman" w:cs="Times New Roman"/>
        </w:rPr>
        <w:t>.</w:t>
      </w:r>
    </w:p>
    <w:p w:rsidR="002B7FB2" w:rsidRPr="009D1240" w:rsidRDefault="002B7FB2" w:rsidP="002B7FB2">
      <w:pPr>
        <w:pStyle w:val="Bibliography"/>
        <w:spacing w:before="240" w:line="240" w:lineRule="auto"/>
        <w:ind w:left="851" w:hanging="851"/>
        <w:rPr>
          <w:rFonts w:ascii="Times New Roman" w:hAnsi="Times New Roman" w:cs="Times New Roman"/>
          <w:i/>
        </w:rPr>
      </w:pPr>
      <w:r w:rsidRPr="009D1240">
        <w:rPr>
          <w:rFonts w:ascii="Times New Roman" w:hAnsi="Times New Roman" w:cs="Times New Roman"/>
        </w:rPr>
        <w:t>Pemerintah Republik Indonesia. 2010.</w:t>
      </w:r>
      <w:r w:rsidRPr="009D1240">
        <w:rPr>
          <w:rFonts w:ascii="Times New Roman" w:hAnsi="Times New Roman" w:cs="Times New Roman"/>
          <w:i/>
        </w:rPr>
        <w:t xml:space="preserve"> Peraturan Pemerintah Republik Indonesia Nomor 37 Tahun 2010 Tentang Bendungan .</w:t>
      </w:r>
    </w:p>
    <w:p w:rsidR="002B7FB2" w:rsidRPr="009D1240" w:rsidRDefault="00754B0D" w:rsidP="002B7FB2">
      <w:pPr>
        <w:spacing w:before="240" w:after="0" w:line="240" w:lineRule="auto"/>
        <w:ind w:left="1134" w:hanging="1134"/>
        <w:jc w:val="both"/>
        <w:rPr>
          <w:rFonts w:ascii="Times New Roman" w:eastAsia="Times New Roman" w:hAnsi="Times New Roman" w:cs="Times New Roman"/>
          <w:b/>
          <w:lang w:val="en-US" w:eastAsia="id-ID"/>
        </w:rPr>
      </w:pPr>
      <w:r w:rsidRPr="009D1240">
        <w:rPr>
          <w:rFonts w:ascii="Times New Roman" w:hAnsi="Times New Roman" w:cs="Times New Roman"/>
        </w:rPr>
        <w:lastRenderedPageBreak/>
        <w:fldChar w:fldCharType="begin"/>
      </w:r>
      <w:r w:rsidR="002B7FB2" w:rsidRPr="009D1240">
        <w:rPr>
          <w:rFonts w:ascii="Times New Roman" w:hAnsi="Times New Roman" w:cs="Times New Roman"/>
        </w:rPr>
        <w:instrText xml:space="preserve"> ADDIN ZOTERO_BIBL {"custom":[]} CSL_BIBLIOGRAPHY </w:instrText>
      </w:r>
      <w:r w:rsidRPr="009D1240">
        <w:rPr>
          <w:rFonts w:ascii="Times New Roman" w:hAnsi="Times New Roman" w:cs="Times New Roman"/>
        </w:rPr>
        <w:fldChar w:fldCharType="end"/>
      </w:r>
      <w:r w:rsidR="002B7FB2" w:rsidRPr="009D1240">
        <w:rPr>
          <w:rFonts w:ascii="Times New Roman" w:eastAsia="Times New Roman" w:hAnsi="Times New Roman" w:cs="Times New Roman"/>
          <w:b/>
          <w:lang w:val="en-US" w:eastAsia="id-ID"/>
        </w:rPr>
        <w:t>Dokumen</w:t>
      </w:r>
    </w:p>
    <w:p w:rsidR="002B7FB2" w:rsidRPr="009D1240" w:rsidRDefault="002B7FB2" w:rsidP="002B7FB2">
      <w:pPr>
        <w:spacing w:before="240" w:after="0" w:line="240" w:lineRule="auto"/>
        <w:ind w:left="851" w:hanging="851"/>
        <w:jc w:val="both"/>
        <w:rPr>
          <w:rFonts w:ascii="Times New Roman" w:eastAsia="Times New Roman" w:hAnsi="Times New Roman" w:cs="Times New Roman"/>
          <w:lang w:val="en-US" w:eastAsia="id-ID"/>
        </w:rPr>
      </w:pPr>
      <w:r w:rsidRPr="009D1240">
        <w:rPr>
          <w:rFonts w:ascii="Times New Roman" w:eastAsia="Times New Roman" w:hAnsi="Times New Roman" w:cs="Times New Roman"/>
          <w:lang w:val="en-US" w:eastAsia="id-ID"/>
        </w:rPr>
        <w:t>Perencanan Sub Dinas Pengairan DPUP Sul-Sel Juli 1986- dikutip dari atlas for south Sulawesi DHV April 84 dan Bapeda Sulawesi-Selatan 85/86</w:t>
      </w:r>
    </w:p>
    <w:p w:rsidR="002B7FB2" w:rsidRPr="009D1240" w:rsidRDefault="002B7FB2" w:rsidP="002B7FB2">
      <w:pPr>
        <w:spacing w:before="240" w:after="0" w:line="240" w:lineRule="auto"/>
        <w:ind w:left="851" w:hanging="851"/>
        <w:jc w:val="both"/>
        <w:rPr>
          <w:rFonts w:ascii="Times New Roman" w:eastAsia="Times New Roman" w:hAnsi="Times New Roman" w:cs="Times New Roman"/>
          <w:lang w:val="en-US" w:eastAsia="id-ID"/>
        </w:rPr>
      </w:pPr>
      <w:r w:rsidRPr="009D1240">
        <w:rPr>
          <w:rFonts w:ascii="Times New Roman" w:eastAsia="Times New Roman" w:hAnsi="Times New Roman" w:cs="Times New Roman"/>
          <w:lang w:val="en-US" w:eastAsia="id-ID"/>
        </w:rPr>
        <w:t>Nota Keuangan Negara tahun 1998.Tentang Krisis dan tinggai inflasi Republik Indonesia.</w:t>
      </w:r>
    </w:p>
    <w:p w:rsidR="002B7FB2" w:rsidRPr="009D1240" w:rsidRDefault="002B7FB2" w:rsidP="002B7FB2">
      <w:pPr>
        <w:spacing w:before="240" w:after="0" w:line="240" w:lineRule="auto"/>
        <w:ind w:left="851" w:hanging="851"/>
        <w:jc w:val="both"/>
        <w:rPr>
          <w:rFonts w:ascii="Times New Roman" w:eastAsia="Times New Roman" w:hAnsi="Times New Roman" w:cs="Times New Roman"/>
          <w:lang w:val="en-US" w:eastAsia="id-ID"/>
        </w:rPr>
      </w:pPr>
      <w:r w:rsidRPr="009D1240">
        <w:rPr>
          <w:rFonts w:ascii="Times New Roman" w:eastAsia="Times New Roman" w:hAnsi="Times New Roman" w:cs="Times New Roman"/>
          <w:lang w:val="en-US" w:eastAsia="id-ID"/>
        </w:rPr>
        <w:t>Kementerian Pekerjaan umum dan Perumahan Rakyat. Direktorat Jenderal Sumber daya air Balai besar Wilayah Sungai Pompengan Jenneberang. Laporan Singkat Bendungan Bili-Bili. 2016.</w:t>
      </w:r>
    </w:p>
    <w:p w:rsidR="002B7FB2" w:rsidRPr="009D1240" w:rsidRDefault="002B7FB2" w:rsidP="002B7FB2">
      <w:pPr>
        <w:spacing w:before="240" w:after="0" w:line="240" w:lineRule="auto"/>
        <w:ind w:left="851" w:hanging="851"/>
        <w:jc w:val="both"/>
        <w:rPr>
          <w:rFonts w:ascii="Times New Roman" w:eastAsia="Times New Roman" w:hAnsi="Times New Roman" w:cs="Times New Roman"/>
          <w:lang w:val="en-US" w:eastAsia="id-ID"/>
        </w:rPr>
      </w:pPr>
      <w:r w:rsidRPr="009D1240">
        <w:rPr>
          <w:rFonts w:ascii="Times New Roman" w:eastAsia="Times New Roman" w:hAnsi="Times New Roman" w:cs="Times New Roman"/>
          <w:lang w:val="en-US" w:eastAsia="id-ID"/>
        </w:rPr>
        <w:t>Proyek Kegiatan pembangunan Bidang pengairan di Provinsi Sulawesi Selatan. 1992.</w:t>
      </w:r>
    </w:p>
    <w:p w:rsidR="002B7FB2" w:rsidRPr="009D1240" w:rsidRDefault="002B7FB2" w:rsidP="002B7FB2">
      <w:pPr>
        <w:spacing w:before="240" w:after="0" w:line="240" w:lineRule="auto"/>
        <w:ind w:left="851" w:hanging="851"/>
        <w:jc w:val="both"/>
        <w:rPr>
          <w:rFonts w:ascii="Times New Roman" w:eastAsia="Times New Roman" w:hAnsi="Times New Roman" w:cs="Times New Roman"/>
          <w:lang w:val="en-US" w:eastAsia="id-ID"/>
        </w:rPr>
      </w:pPr>
      <w:r w:rsidRPr="009D1240">
        <w:rPr>
          <w:rFonts w:ascii="Times New Roman" w:eastAsia="Times New Roman" w:hAnsi="Times New Roman" w:cs="Times New Roman"/>
          <w:lang w:val="en-US" w:eastAsia="id-ID"/>
        </w:rPr>
        <w:t xml:space="preserve">Proyek Penelitian Perencanaan Pengembangan Sumber-Sumber Air (P3SA) Pusat Bagian Proyek di Sulawesi-Selatan.PU. 1992. </w:t>
      </w:r>
    </w:p>
    <w:p w:rsidR="002B7FB2" w:rsidRPr="009D1240" w:rsidRDefault="002B7FB2" w:rsidP="002B7FB2">
      <w:pPr>
        <w:spacing w:before="240" w:after="0" w:line="240" w:lineRule="auto"/>
        <w:ind w:left="851" w:hanging="851"/>
        <w:jc w:val="both"/>
        <w:rPr>
          <w:rFonts w:ascii="Times New Roman" w:eastAsia="Times New Roman" w:hAnsi="Times New Roman" w:cs="Times New Roman"/>
          <w:lang w:val="en-US" w:eastAsia="id-ID"/>
        </w:rPr>
      </w:pPr>
      <w:r w:rsidRPr="009D1240">
        <w:rPr>
          <w:rFonts w:ascii="Times New Roman" w:eastAsia="Times New Roman" w:hAnsi="Times New Roman" w:cs="Times New Roman"/>
          <w:lang w:val="en-US" w:eastAsia="id-ID"/>
        </w:rPr>
        <w:t>Dokumen Investasi dan Pencapaian hail pembangunan pengairan Tahun Anggaran 1990/1991.</w:t>
      </w:r>
    </w:p>
    <w:p w:rsidR="002B7FB2" w:rsidRPr="009D1240" w:rsidRDefault="002B7FB2" w:rsidP="002B7FB2">
      <w:pPr>
        <w:spacing w:before="240" w:after="0" w:line="240" w:lineRule="auto"/>
        <w:ind w:left="851" w:hanging="851"/>
        <w:jc w:val="both"/>
        <w:rPr>
          <w:rFonts w:ascii="Times New Roman" w:eastAsia="Times New Roman" w:hAnsi="Times New Roman" w:cs="Times New Roman"/>
          <w:lang w:val="en-US" w:eastAsia="id-ID"/>
        </w:rPr>
      </w:pPr>
      <w:r w:rsidRPr="009D1240">
        <w:rPr>
          <w:rFonts w:ascii="Times New Roman" w:eastAsia="Times New Roman" w:hAnsi="Times New Roman" w:cs="Times New Roman"/>
          <w:lang w:val="en-US" w:eastAsia="id-ID"/>
        </w:rPr>
        <w:t>Dokumen Jumlah dan lokasi Irigasi di Sulawesi Selatan.PU 1990.</w:t>
      </w:r>
    </w:p>
    <w:p w:rsidR="002B7FB2" w:rsidRPr="009D1240" w:rsidRDefault="002B7FB2" w:rsidP="002B7FB2">
      <w:pPr>
        <w:spacing w:before="240" w:after="0" w:line="240" w:lineRule="auto"/>
        <w:ind w:left="851" w:hanging="851"/>
        <w:jc w:val="both"/>
        <w:rPr>
          <w:rFonts w:ascii="Times New Roman" w:eastAsia="Times New Roman" w:hAnsi="Times New Roman" w:cs="Times New Roman"/>
          <w:lang w:val="en-US" w:eastAsia="id-ID"/>
        </w:rPr>
      </w:pPr>
      <w:r w:rsidRPr="009D1240">
        <w:rPr>
          <w:rFonts w:ascii="Times New Roman" w:eastAsia="Times New Roman" w:hAnsi="Times New Roman" w:cs="Times New Roman"/>
          <w:lang w:val="en-US" w:eastAsia="id-ID"/>
        </w:rPr>
        <w:t>Dokumen Kondisi Lahan Persawahan di Sulawesi-Selatan. PU. 1990.</w:t>
      </w:r>
    </w:p>
    <w:p w:rsidR="002B7FB2" w:rsidRPr="009D1240" w:rsidRDefault="002B7FB2" w:rsidP="002B7FB2">
      <w:pPr>
        <w:spacing w:before="240" w:after="0" w:line="240" w:lineRule="auto"/>
        <w:ind w:left="851" w:hanging="851"/>
        <w:jc w:val="both"/>
        <w:rPr>
          <w:rFonts w:ascii="Times New Roman" w:eastAsia="Times New Roman" w:hAnsi="Times New Roman" w:cs="Times New Roman"/>
          <w:lang w:val="en-US" w:eastAsia="id-ID"/>
        </w:rPr>
      </w:pPr>
      <w:r w:rsidRPr="009D1240">
        <w:rPr>
          <w:rFonts w:ascii="Times New Roman" w:eastAsia="Times New Roman" w:hAnsi="Times New Roman" w:cs="Times New Roman"/>
          <w:lang w:val="en-US" w:eastAsia="id-ID"/>
        </w:rPr>
        <w:t xml:space="preserve">Kotamadya dalam Angka 1990, Ujung pandang (Makassar) : Badan Pusat Statistik Kotamadya Ujung Pandang. </w:t>
      </w:r>
    </w:p>
    <w:p w:rsidR="00375A42" w:rsidRPr="008048FD" w:rsidRDefault="002B7FB2" w:rsidP="008048FD">
      <w:pPr>
        <w:spacing w:before="240" w:after="0" w:line="240" w:lineRule="auto"/>
        <w:ind w:left="851" w:hanging="851"/>
        <w:jc w:val="both"/>
        <w:rPr>
          <w:rFonts w:ascii="Times New Roman" w:eastAsia="Times New Roman" w:hAnsi="Times New Roman" w:cs="Times New Roman"/>
          <w:i/>
          <w:lang w:eastAsia="id-ID"/>
        </w:rPr>
      </w:pPr>
      <w:r w:rsidRPr="009D1240">
        <w:rPr>
          <w:rFonts w:ascii="Times New Roman" w:eastAsia="Times New Roman" w:hAnsi="Times New Roman" w:cs="Times New Roman"/>
          <w:lang w:val="en-US" w:eastAsia="id-ID"/>
        </w:rPr>
        <w:t>Makassar Dalam Angka 1990.</w:t>
      </w:r>
      <w:r w:rsidRPr="009D1240">
        <w:rPr>
          <w:rFonts w:ascii="Times New Roman" w:eastAsia="Times New Roman" w:hAnsi="Times New Roman" w:cs="Times New Roman"/>
          <w:i/>
          <w:lang w:val="en-US" w:eastAsia="id-ID"/>
        </w:rPr>
        <w:t>Luas dan Produksi padi sawah menurut Kabupaten/ Kotamadya Sulawesi-Selatan tahun 1990.</w:t>
      </w:r>
    </w:p>
    <w:p w:rsidR="002B7FB2" w:rsidRPr="009D1240" w:rsidRDefault="002B7FB2" w:rsidP="002B7FB2">
      <w:pPr>
        <w:spacing w:before="240" w:after="0" w:line="240" w:lineRule="auto"/>
        <w:ind w:left="1134" w:hanging="1134"/>
        <w:jc w:val="both"/>
        <w:rPr>
          <w:rFonts w:ascii="Times New Roman" w:eastAsia="Times New Roman" w:hAnsi="Times New Roman" w:cs="Times New Roman"/>
          <w:b/>
          <w:lang w:val="en-US" w:eastAsia="id-ID"/>
        </w:rPr>
      </w:pPr>
      <w:r w:rsidRPr="009D1240">
        <w:rPr>
          <w:rFonts w:ascii="Times New Roman" w:eastAsia="Times New Roman" w:hAnsi="Times New Roman" w:cs="Times New Roman"/>
          <w:b/>
          <w:lang w:val="en-US" w:eastAsia="id-ID"/>
        </w:rPr>
        <w:t>Media Cetak dan Online</w:t>
      </w:r>
    </w:p>
    <w:p w:rsidR="002B7FB2" w:rsidRPr="009D1240" w:rsidRDefault="002B7FB2" w:rsidP="002B7FB2">
      <w:pPr>
        <w:spacing w:before="240" w:after="0" w:line="240" w:lineRule="auto"/>
        <w:ind w:left="851" w:hanging="851"/>
        <w:jc w:val="both"/>
        <w:rPr>
          <w:rFonts w:ascii="Times New Roman" w:hAnsi="Times New Roman" w:cs="Times New Roman"/>
          <w:lang w:val="en-US"/>
        </w:rPr>
      </w:pPr>
      <w:r w:rsidRPr="009D1240">
        <w:rPr>
          <w:rFonts w:ascii="Times New Roman" w:hAnsi="Times New Roman" w:cs="Times New Roman"/>
        </w:rPr>
        <w:t xml:space="preserve">Tribunnews.com.2010. </w:t>
      </w:r>
      <w:r w:rsidRPr="009D1240">
        <w:rPr>
          <w:rFonts w:ascii="Times New Roman" w:hAnsi="Times New Roman" w:cs="Times New Roman"/>
          <w:i/>
        </w:rPr>
        <w:t>Isu Bili-Bili Retak Akibat Gempa Belum Terbukti</w:t>
      </w:r>
      <w:r w:rsidRPr="009D1240">
        <w:rPr>
          <w:rFonts w:ascii="Times New Roman" w:hAnsi="Times New Roman" w:cs="Times New Roman"/>
        </w:rPr>
        <w:t xml:space="preserve">. Laman: URL </w:t>
      </w:r>
      <w:hyperlink r:id="rId8" w:history="1">
        <w:r w:rsidRPr="002B7FB2">
          <w:rPr>
            <w:rStyle w:val="Hyperlink"/>
            <w:rFonts w:ascii="Times New Roman" w:hAnsi="Times New Roman" w:cs="Times New Roman"/>
            <w:color w:val="auto"/>
          </w:rPr>
          <w:t>http://www.tribunnews.com/regional/2010/12/13/isu-bilibili-retak-akibat-gempa-belum-terbukti</w:t>
        </w:r>
      </w:hyperlink>
      <w:r w:rsidRPr="009D1240">
        <w:rPr>
          <w:rFonts w:ascii="Times New Roman" w:hAnsi="Times New Roman" w:cs="Times New Roman"/>
        </w:rPr>
        <w:t>. (accessed 11.4.17)</w:t>
      </w:r>
    </w:p>
    <w:p w:rsidR="002B7FB2" w:rsidRPr="009D1240" w:rsidRDefault="002B7FB2" w:rsidP="002B7FB2">
      <w:pPr>
        <w:spacing w:before="240" w:after="0" w:line="240" w:lineRule="auto"/>
        <w:ind w:left="851" w:hanging="851"/>
        <w:jc w:val="both"/>
        <w:rPr>
          <w:rFonts w:ascii="Times New Roman" w:eastAsia="Times New Roman" w:hAnsi="Times New Roman" w:cs="Times New Roman"/>
          <w:lang w:val="en-US" w:eastAsia="id-ID"/>
        </w:rPr>
      </w:pPr>
      <w:r w:rsidRPr="009D1240">
        <w:rPr>
          <w:rFonts w:ascii="Times New Roman" w:eastAsia="Times New Roman" w:hAnsi="Times New Roman" w:cs="Times New Roman"/>
          <w:lang w:val="en-US" w:eastAsia="id-ID"/>
        </w:rPr>
        <w:lastRenderedPageBreak/>
        <w:t xml:space="preserve">Fajar.Agustus 1992. Kahar Mustari: </w:t>
      </w:r>
      <w:r w:rsidRPr="009D1240">
        <w:rPr>
          <w:rFonts w:ascii="Times New Roman" w:eastAsia="Times New Roman" w:hAnsi="Times New Roman" w:cs="Times New Roman"/>
          <w:i/>
          <w:lang w:val="en-US" w:eastAsia="id-ID"/>
        </w:rPr>
        <w:t xml:space="preserve">Antisipasi Masalah Lingkungan Hidup Bili-Bili. </w:t>
      </w:r>
      <w:r w:rsidRPr="009D1240">
        <w:rPr>
          <w:rFonts w:ascii="Times New Roman" w:eastAsia="Times New Roman" w:hAnsi="Times New Roman" w:cs="Times New Roman"/>
          <w:lang w:val="en-US" w:eastAsia="id-ID"/>
        </w:rPr>
        <w:t xml:space="preserve">Makassar: Fajar. </w:t>
      </w:r>
    </w:p>
    <w:p w:rsidR="002B7FB2" w:rsidRPr="009D1240" w:rsidRDefault="002B7FB2" w:rsidP="002B7FB2">
      <w:pPr>
        <w:spacing w:before="240" w:after="0" w:line="240" w:lineRule="auto"/>
        <w:ind w:left="851" w:hanging="851"/>
        <w:jc w:val="both"/>
        <w:rPr>
          <w:rFonts w:ascii="Times New Roman" w:eastAsia="Times New Roman" w:hAnsi="Times New Roman" w:cs="Times New Roman"/>
          <w:lang w:val="en-US" w:eastAsia="id-ID"/>
        </w:rPr>
      </w:pPr>
      <w:r w:rsidRPr="009D1240">
        <w:rPr>
          <w:rFonts w:ascii="Times New Roman" w:eastAsia="Times New Roman" w:hAnsi="Times New Roman" w:cs="Times New Roman"/>
          <w:lang w:val="en-US" w:eastAsia="id-ID"/>
        </w:rPr>
        <w:t>____. Selasa 5 Desember 2000.</w:t>
      </w:r>
      <w:r w:rsidRPr="009D1240">
        <w:rPr>
          <w:rFonts w:ascii="Times New Roman" w:eastAsia="Times New Roman" w:hAnsi="Times New Roman" w:cs="Times New Roman"/>
          <w:i/>
          <w:lang w:val="en-US" w:eastAsia="id-ID"/>
        </w:rPr>
        <w:t xml:space="preserve"> Bupati Gowa Janji Selesaikan Ganti rugi Bili-Bili. </w:t>
      </w:r>
      <w:r w:rsidRPr="009D1240">
        <w:rPr>
          <w:rFonts w:ascii="Times New Roman" w:eastAsia="Times New Roman" w:hAnsi="Times New Roman" w:cs="Times New Roman"/>
          <w:lang w:val="en-US" w:eastAsia="id-ID"/>
        </w:rPr>
        <w:t xml:space="preserve">Ujungpandang: Fajar. </w:t>
      </w:r>
    </w:p>
    <w:p w:rsidR="002B7FB2" w:rsidRPr="009D1240" w:rsidRDefault="002B7FB2" w:rsidP="002B7FB2">
      <w:pPr>
        <w:spacing w:before="240" w:after="0" w:line="240" w:lineRule="auto"/>
        <w:ind w:left="851" w:hanging="851"/>
        <w:jc w:val="both"/>
        <w:rPr>
          <w:rFonts w:ascii="Times New Roman" w:eastAsia="Times New Roman" w:hAnsi="Times New Roman" w:cs="Times New Roman"/>
          <w:lang w:val="en-US" w:eastAsia="id-ID"/>
        </w:rPr>
      </w:pPr>
      <w:r w:rsidRPr="009D1240">
        <w:rPr>
          <w:rFonts w:ascii="Times New Roman" w:eastAsia="Times New Roman" w:hAnsi="Times New Roman" w:cs="Times New Roman"/>
          <w:lang w:val="en-US" w:eastAsia="id-ID"/>
        </w:rPr>
        <w:t>____. Selasa 8 Agustus 1995.</w:t>
      </w:r>
      <w:r w:rsidRPr="009D1240">
        <w:rPr>
          <w:rFonts w:ascii="Times New Roman" w:eastAsia="Times New Roman" w:hAnsi="Times New Roman" w:cs="Times New Roman"/>
          <w:i/>
          <w:lang w:val="en-US" w:eastAsia="id-ID"/>
        </w:rPr>
        <w:t>Dari Proyek Bendungan Bili-Bili: Gowa Penyangga Ujung Pandang Masa Depan.</w:t>
      </w:r>
      <w:r w:rsidR="00AC7E7F">
        <w:rPr>
          <w:rFonts w:ascii="Times New Roman" w:eastAsia="Times New Roman" w:hAnsi="Times New Roman" w:cs="Times New Roman"/>
          <w:i/>
          <w:lang w:eastAsia="id-ID"/>
        </w:rPr>
        <w:t xml:space="preserve"> </w:t>
      </w:r>
      <w:r w:rsidRPr="009D1240">
        <w:rPr>
          <w:rFonts w:ascii="Times New Roman" w:eastAsia="Times New Roman" w:hAnsi="Times New Roman" w:cs="Times New Roman"/>
          <w:lang w:val="en-US" w:eastAsia="id-ID"/>
        </w:rPr>
        <w:t>Ujungpandang: Fajar.</w:t>
      </w:r>
    </w:p>
    <w:p w:rsidR="002B7FB2" w:rsidRPr="009D1240" w:rsidRDefault="002B7FB2" w:rsidP="00112E44">
      <w:pPr>
        <w:spacing w:before="240" w:after="0" w:line="240" w:lineRule="auto"/>
        <w:ind w:left="851" w:hanging="851"/>
        <w:jc w:val="both"/>
        <w:rPr>
          <w:rFonts w:ascii="Times New Roman" w:eastAsia="Times New Roman" w:hAnsi="Times New Roman" w:cs="Times New Roman"/>
          <w:lang w:val="en-US" w:eastAsia="id-ID"/>
        </w:rPr>
      </w:pPr>
      <w:r w:rsidRPr="009D1240">
        <w:rPr>
          <w:rFonts w:ascii="Times New Roman" w:eastAsia="Times New Roman" w:hAnsi="Times New Roman" w:cs="Times New Roman"/>
          <w:lang w:val="en-US" w:eastAsia="id-ID"/>
        </w:rPr>
        <w:t xml:space="preserve">____. 22 November 2005. </w:t>
      </w:r>
      <w:r w:rsidRPr="009D1240">
        <w:rPr>
          <w:rFonts w:ascii="Times New Roman" w:eastAsia="Times New Roman" w:hAnsi="Times New Roman" w:cs="Times New Roman"/>
          <w:i/>
          <w:lang w:val="en-US" w:eastAsia="id-ID"/>
        </w:rPr>
        <w:t xml:space="preserve">Percepat Pembangunan Sabodam. </w:t>
      </w:r>
      <w:r w:rsidRPr="009D1240">
        <w:rPr>
          <w:rFonts w:ascii="Times New Roman" w:eastAsia="Times New Roman" w:hAnsi="Times New Roman" w:cs="Times New Roman"/>
          <w:lang w:val="en-US" w:eastAsia="id-ID"/>
        </w:rPr>
        <w:t xml:space="preserve">Makassar: Fajar. </w:t>
      </w:r>
    </w:p>
    <w:p w:rsidR="000A69B3" w:rsidRPr="00112E44" w:rsidRDefault="000A69B3" w:rsidP="000A69B3">
      <w:pPr>
        <w:spacing w:after="0" w:line="240" w:lineRule="auto"/>
        <w:jc w:val="both"/>
        <w:rPr>
          <w:rFonts w:ascii="Times New Roman" w:hAnsi="Times New Roman" w:cs="Times New Roman"/>
          <w:szCs w:val="24"/>
          <w:lang w:val="en-US"/>
        </w:rPr>
      </w:pPr>
    </w:p>
    <w:sectPr w:rsidR="000A69B3" w:rsidRPr="00112E44" w:rsidSect="008048FD">
      <w:headerReference w:type="default" r:id="rId9"/>
      <w:headerReference w:type="first" r:id="rId10"/>
      <w:footerReference w:type="first" r:id="rId11"/>
      <w:pgSz w:w="12242" w:h="15842" w:code="1"/>
      <w:pgMar w:top="1701" w:right="1134" w:bottom="567" w:left="1701" w:header="720" w:footer="0" w:gutter="0"/>
      <w:pgNumType w:start="3"/>
      <w:cols w:num="2"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761E1" w:rsidRDefault="005761E1" w:rsidP="00C97484">
      <w:pPr>
        <w:spacing w:after="0" w:line="240" w:lineRule="auto"/>
      </w:pPr>
      <w:r>
        <w:separator/>
      </w:r>
    </w:p>
  </w:endnote>
  <w:endnote w:type="continuationSeparator" w:id="1">
    <w:p w:rsidR="005761E1" w:rsidRDefault="005761E1" w:rsidP="00C9748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73C3" w:rsidRDefault="009373C3">
    <w:pPr>
      <w:pStyle w:val="Footer"/>
    </w:pPr>
  </w:p>
  <w:p w:rsidR="000746BF" w:rsidRDefault="000746B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761E1" w:rsidRDefault="005761E1" w:rsidP="00C97484">
      <w:pPr>
        <w:spacing w:after="0" w:line="240" w:lineRule="auto"/>
      </w:pPr>
      <w:r>
        <w:separator/>
      </w:r>
    </w:p>
  </w:footnote>
  <w:footnote w:type="continuationSeparator" w:id="1">
    <w:p w:rsidR="005761E1" w:rsidRDefault="005761E1" w:rsidP="00C9748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303461869"/>
      <w:docPartObj>
        <w:docPartGallery w:val="Page Numbers (Top of Page)"/>
        <w:docPartUnique/>
      </w:docPartObj>
    </w:sdtPr>
    <w:sdtEndPr>
      <w:rPr>
        <w:noProof/>
      </w:rPr>
    </w:sdtEndPr>
    <w:sdtContent>
      <w:p w:rsidR="000746BF" w:rsidRPr="000746BF" w:rsidRDefault="00754B0D">
        <w:pPr>
          <w:pStyle w:val="Header"/>
          <w:jc w:val="right"/>
          <w:rPr>
            <w:rFonts w:ascii="Times New Roman" w:hAnsi="Times New Roman" w:cs="Times New Roman"/>
          </w:rPr>
        </w:pPr>
        <w:r w:rsidRPr="000746BF">
          <w:rPr>
            <w:rFonts w:ascii="Times New Roman" w:hAnsi="Times New Roman" w:cs="Times New Roman"/>
          </w:rPr>
          <w:fldChar w:fldCharType="begin"/>
        </w:r>
        <w:r w:rsidR="000746BF" w:rsidRPr="000746BF">
          <w:rPr>
            <w:rFonts w:ascii="Times New Roman" w:hAnsi="Times New Roman" w:cs="Times New Roman"/>
          </w:rPr>
          <w:instrText xml:space="preserve"> PAGE   \* MERGEFORMAT </w:instrText>
        </w:r>
        <w:r w:rsidRPr="000746BF">
          <w:rPr>
            <w:rFonts w:ascii="Times New Roman" w:hAnsi="Times New Roman" w:cs="Times New Roman"/>
          </w:rPr>
          <w:fldChar w:fldCharType="separate"/>
        </w:r>
        <w:r w:rsidR="00750E9F">
          <w:rPr>
            <w:rFonts w:ascii="Times New Roman" w:hAnsi="Times New Roman" w:cs="Times New Roman"/>
            <w:noProof/>
          </w:rPr>
          <w:t>19</w:t>
        </w:r>
        <w:r w:rsidRPr="000746BF">
          <w:rPr>
            <w:rFonts w:ascii="Times New Roman" w:hAnsi="Times New Roman" w:cs="Times New Roman"/>
            <w:noProof/>
          </w:rPr>
          <w:fldChar w:fldCharType="end"/>
        </w:r>
      </w:p>
    </w:sdtContent>
  </w:sdt>
  <w:p w:rsidR="000746BF" w:rsidRPr="000746BF" w:rsidRDefault="000746BF">
    <w:pPr>
      <w:pStyle w:val="Header"/>
      <w:rPr>
        <w:rFonts w:ascii="Times New Roman" w:hAnsi="Times New Roman" w:cs="Times New Roman"/>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3461870"/>
      <w:docPartObj>
        <w:docPartGallery w:val="Page Numbers (Top of Page)"/>
        <w:docPartUnique/>
      </w:docPartObj>
    </w:sdtPr>
    <w:sdtEndPr>
      <w:rPr>
        <w:noProof/>
      </w:rPr>
    </w:sdtEndPr>
    <w:sdtContent>
      <w:p w:rsidR="000746BF" w:rsidRDefault="00754B0D">
        <w:pPr>
          <w:pStyle w:val="Header"/>
          <w:jc w:val="right"/>
        </w:pPr>
        <w:r>
          <w:fldChar w:fldCharType="begin"/>
        </w:r>
        <w:r w:rsidR="000746BF">
          <w:instrText xml:space="preserve"> PAGE   \* MERGEFORMAT </w:instrText>
        </w:r>
        <w:r>
          <w:fldChar w:fldCharType="separate"/>
        </w:r>
        <w:r w:rsidR="00750E9F">
          <w:rPr>
            <w:noProof/>
          </w:rPr>
          <w:t>3</w:t>
        </w:r>
        <w:r>
          <w:rPr>
            <w:noProof/>
          </w:rPr>
          <w:fldChar w:fldCharType="end"/>
        </w:r>
      </w:p>
    </w:sdtContent>
  </w:sdt>
  <w:p w:rsidR="000746BF" w:rsidRDefault="000746B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DF7C38"/>
    <w:multiLevelType w:val="hybridMultilevel"/>
    <w:tmpl w:val="BDD077FE"/>
    <w:lvl w:ilvl="0" w:tplc="04090015">
      <w:start w:val="1"/>
      <w:numFmt w:val="upperLetter"/>
      <w:lvlText w:val="%1."/>
      <w:lvlJc w:val="left"/>
      <w:pPr>
        <w:ind w:left="720" w:hanging="360"/>
      </w:pPr>
      <w:rPr>
        <w:rFonts w:hint="default"/>
      </w:rPr>
    </w:lvl>
    <w:lvl w:ilvl="1" w:tplc="CF5ED4F2">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3A5688"/>
    <w:multiLevelType w:val="hybridMultilevel"/>
    <w:tmpl w:val="1892E612"/>
    <w:lvl w:ilvl="0" w:tplc="0421000F">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
    <w:nsid w:val="169B6E64"/>
    <w:multiLevelType w:val="hybridMultilevel"/>
    <w:tmpl w:val="CF94E7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0A0C1C"/>
    <w:multiLevelType w:val="hybridMultilevel"/>
    <w:tmpl w:val="7778AD28"/>
    <w:lvl w:ilvl="0" w:tplc="D5606E36">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
    <w:nsid w:val="1A014DBF"/>
    <w:multiLevelType w:val="hybridMultilevel"/>
    <w:tmpl w:val="29CAB364"/>
    <w:lvl w:ilvl="0" w:tplc="04090015">
      <w:start w:val="1"/>
      <w:numFmt w:val="upperLetter"/>
      <w:lvlText w:val="%1."/>
      <w:lvlJc w:val="left"/>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EA7243"/>
    <w:multiLevelType w:val="multilevel"/>
    <w:tmpl w:val="A94A2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68F6868"/>
    <w:multiLevelType w:val="hybridMultilevel"/>
    <w:tmpl w:val="325EB9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F91277"/>
    <w:multiLevelType w:val="hybridMultilevel"/>
    <w:tmpl w:val="9D1E1590"/>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0766954"/>
    <w:multiLevelType w:val="hybridMultilevel"/>
    <w:tmpl w:val="D780ED9A"/>
    <w:lvl w:ilvl="0" w:tplc="0F4C27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E0754AA"/>
    <w:multiLevelType w:val="hybridMultilevel"/>
    <w:tmpl w:val="32BA62BE"/>
    <w:lvl w:ilvl="0" w:tplc="793C8216">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33E7297"/>
    <w:multiLevelType w:val="hybridMultilevel"/>
    <w:tmpl w:val="070A575C"/>
    <w:lvl w:ilvl="0" w:tplc="E40AE7D4">
      <w:start w:val="1"/>
      <w:numFmt w:val="decimal"/>
      <w:lvlText w:val="%1."/>
      <w:lvlJc w:val="left"/>
      <w:pPr>
        <w:ind w:left="900" w:hanging="360"/>
      </w:pPr>
      <w:rPr>
        <w:rFonts w:ascii="Times New Roman" w:hAnsi="Times New Roman" w:cs="Times New Roman" w:hint="default"/>
        <w:b w:val="0"/>
        <w:sz w:val="24"/>
        <w:szCs w:val="24"/>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1">
    <w:nsid w:val="45F0385D"/>
    <w:multiLevelType w:val="hybridMultilevel"/>
    <w:tmpl w:val="E848CE24"/>
    <w:lvl w:ilvl="0" w:tplc="F362B6F8">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B9C583A"/>
    <w:multiLevelType w:val="hybridMultilevel"/>
    <w:tmpl w:val="DA1CF0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04D54E5"/>
    <w:multiLevelType w:val="hybridMultilevel"/>
    <w:tmpl w:val="B5D2CC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B2309D9"/>
    <w:multiLevelType w:val="hybridMultilevel"/>
    <w:tmpl w:val="E848CE24"/>
    <w:lvl w:ilvl="0" w:tplc="F362B6F8">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BE76EFB"/>
    <w:multiLevelType w:val="hybridMultilevel"/>
    <w:tmpl w:val="BFDE40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C03269E"/>
    <w:multiLevelType w:val="hybridMultilevel"/>
    <w:tmpl w:val="DC3C80F8"/>
    <w:lvl w:ilvl="0" w:tplc="1892D932">
      <w:start w:val="1"/>
      <w:numFmt w:val="decimal"/>
      <w:lvlText w:val="%1."/>
      <w:lvlJc w:val="left"/>
      <w:pPr>
        <w:ind w:left="900" w:hanging="360"/>
      </w:pPr>
      <w:rPr>
        <w:rFonts w:ascii="Times New Roman" w:hAnsi="Times New Roman" w:cs="Times New Roman" w:hint="default"/>
        <w:b w:val="0"/>
        <w:color w:val="000000"/>
        <w:sz w:val="24"/>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7">
    <w:nsid w:val="5E8C5943"/>
    <w:multiLevelType w:val="hybridMultilevel"/>
    <w:tmpl w:val="158C195E"/>
    <w:lvl w:ilvl="0" w:tplc="833E4016">
      <w:start w:val="1"/>
      <w:numFmt w:val="bullet"/>
      <w:lvlText w:val="-"/>
      <w:lvlJc w:val="left"/>
      <w:pPr>
        <w:ind w:left="1440" w:hanging="360"/>
      </w:pPr>
      <w:rPr>
        <w:rFonts w:ascii="Times New Roman" w:eastAsiaTheme="minorHAnsi" w:hAnsi="Times New Roman" w:cs="Times New Roman" w:hint="default"/>
        <w:b w:val="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6A5D3E95"/>
    <w:multiLevelType w:val="hybridMultilevel"/>
    <w:tmpl w:val="01961F02"/>
    <w:lvl w:ilvl="0" w:tplc="4BDA73CE">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nsid w:val="6B0F7AC7"/>
    <w:multiLevelType w:val="hybridMultilevel"/>
    <w:tmpl w:val="78641C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B6B42BE"/>
    <w:multiLevelType w:val="hybridMultilevel"/>
    <w:tmpl w:val="A600BA2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2AC12D1"/>
    <w:multiLevelType w:val="hybridMultilevel"/>
    <w:tmpl w:val="EAC05B12"/>
    <w:lvl w:ilvl="0" w:tplc="0409000F">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0"/>
  </w:num>
  <w:num w:numId="2">
    <w:abstractNumId w:val="13"/>
  </w:num>
  <w:num w:numId="3">
    <w:abstractNumId w:val="6"/>
  </w:num>
  <w:num w:numId="4">
    <w:abstractNumId w:val="12"/>
  </w:num>
  <w:num w:numId="5">
    <w:abstractNumId w:val="5"/>
  </w:num>
  <w:num w:numId="6">
    <w:abstractNumId w:val="4"/>
  </w:num>
  <w:num w:numId="7">
    <w:abstractNumId w:val="3"/>
  </w:num>
  <w:num w:numId="8">
    <w:abstractNumId w:val="14"/>
  </w:num>
  <w:num w:numId="9">
    <w:abstractNumId w:val="7"/>
  </w:num>
  <w:num w:numId="10">
    <w:abstractNumId w:val="21"/>
  </w:num>
  <w:num w:numId="11">
    <w:abstractNumId w:val="15"/>
  </w:num>
  <w:num w:numId="12">
    <w:abstractNumId w:val="11"/>
  </w:num>
  <w:num w:numId="13">
    <w:abstractNumId w:val="2"/>
  </w:num>
  <w:num w:numId="14">
    <w:abstractNumId w:val="1"/>
  </w:num>
  <w:num w:numId="15">
    <w:abstractNumId w:val="10"/>
  </w:num>
  <w:num w:numId="16">
    <w:abstractNumId w:val="8"/>
  </w:num>
  <w:num w:numId="17">
    <w:abstractNumId w:val="16"/>
  </w:num>
  <w:num w:numId="18">
    <w:abstractNumId w:val="19"/>
  </w:num>
  <w:num w:numId="19">
    <w:abstractNumId w:val="17"/>
  </w:num>
  <w:num w:numId="20">
    <w:abstractNumId w:val="0"/>
  </w:num>
  <w:num w:numId="21">
    <w:abstractNumId w:val="9"/>
  </w:num>
  <w:num w:numId="22">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5C7B29"/>
    <w:rsid w:val="00001232"/>
    <w:rsid w:val="00007151"/>
    <w:rsid w:val="000109B9"/>
    <w:rsid w:val="000269A4"/>
    <w:rsid w:val="00030E3E"/>
    <w:rsid w:val="0004158B"/>
    <w:rsid w:val="000443BD"/>
    <w:rsid w:val="000460E0"/>
    <w:rsid w:val="00050220"/>
    <w:rsid w:val="00054683"/>
    <w:rsid w:val="00064A33"/>
    <w:rsid w:val="000737B7"/>
    <w:rsid w:val="000746BF"/>
    <w:rsid w:val="0007686A"/>
    <w:rsid w:val="000A59EA"/>
    <w:rsid w:val="000A69B3"/>
    <w:rsid w:val="000A6FC4"/>
    <w:rsid w:val="000C22A1"/>
    <w:rsid w:val="000E0113"/>
    <w:rsid w:val="000E6C86"/>
    <w:rsid w:val="000F395C"/>
    <w:rsid w:val="00105C9D"/>
    <w:rsid w:val="00110F69"/>
    <w:rsid w:val="00112E44"/>
    <w:rsid w:val="00121C4D"/>
    <w:rsid w:val="00125A29"/>
    <w:rsid w:val="001274E0"/>
    <w:rsid w:val="001326F1"/>
    <w:rsid w:val="001353AA"/>
    <w:rsid w:val="00144F2B"/>
    <w:rsid w:val="00181C3D"/>
    <w:rsid w:val="00197086"/>
    <w:rsid w:val="001A126D"/>
    <w:rsid w:val="001A5C5A"/>
    <w:rsid w:val="001A6562"/>
    <w:rsid w:val="001A6826"/>
    <w:rsid w:val="001A69D2"/>
    <w:rsid w:val="001D4D06"/>
    <w:rsid w:val="001F25DB"/>
    <w:rsid w:val="0020403D"/>
    <w:rsid w:val="00216A49"/>
    <w:rsid w:val="00233DFB"/>
    <w:rsid w:val="002575A0"/>
    <w:rsid w:val="002608DA"/>
    <w:rsid w:val="0026779F"/>
    <w:rsid w:val="002B7FB2"/>
    <w:rsid w:val="002E16E3"/>
    <w:rsid w:val="002F758D"/>
    <w:rsid w:val="003234E7"/>
    <w:rsid w:val="0032552C"/>
    <w:rsid w:val="00327C73"/>
    <w:rsid w:val="003371F5"/>
    <w:rsid w:val="003517BD"/>
    <w:rsid w:val="00351B2A"/>
    <w:rsid w:val="00375A42"/>
    <w:rsid w:val="00393A80"/>
    <w:rsid w:val="003A050A"/>
    <w:rsid w:val="003A1977"/>
    <w:rsid w:val="003B4B67"/>
    <w:rsid w:val="003B6DB9"/>
    <w:rsid w:val="003C076B"/>
    <w:rsid w:val="003C4D42"/>
    <w:rsid w:val="003E76F1"/>
    <w:rsid w:val="003F046D"/>
    <w:rsid w:val="003F5659"/>
    <w:rsid w:val="004023BF"/>
    <w:rsid w:val="00415A41"/>
    <w:rsid w:val="004239F7"/>
    <w:rsid w:val="004254F5"/>
    <w:rsid w:val="00455226"/>
    <w:rsid w:val="00466788"/>
    <w:rsid w:val="00466F38"/>
    <w:rsid w:val="00484CE0"/>
    <w:rsid w:val="00486DFE"/>
    <w:rsid w:val="00492C32"/>
    <w:rsid w:val="00494E68"/>
    <w:rsid w:val="00497349"/>
    <w:rsid w:val="004A27AB"/>
    <w:rsid w:val="004A6517"/>
    <w:rsid w:val="004B254B"/>
    <w:rsid w:val="004C1940"/>
    <w:rsid w:val="00506E67"/>
    <w:rsid w:val="005103BF"/>
    <w:rsid w:val="00511442"/>
    <w:rsid w:val="005213C5"/>
    <w:rsid w:val="00552B6E"/>
    <w:rsid w:val="00565A78"/>
    <w:rsid w:val="00566083"/>
    <w:rsid w:val="00566CC0"/>
    <w:rsid w:val="00573761"/>
    <w:rsid w:val="005761E1"/>
    <w:rsid w:val="005977D8"/>
    <w:rsid w:val="005A24D1"/>
    <w:rsid w:val="005C3E00"/>
    <w:rsid w:val="005C7B29"/>
    <w:rsid w:val="005E372A"/>
    <w:rsid w:val="005F65F8"/>
    <w:rsid w:val="0061790F"/>
    <w:rsid w:val="006211D2"/>
    <w:rsid w:val="00623948"/>
    <w:rsid w:val="006346B2"/>
    <w:rsid w:val="00642E47"/>
    <w:rsid w:val="00647FD8"/>
    <w:rsid w:val="00665346"/>
    <w:rsid w:val="00676824"/>
    <w:rsid w:val="00682802"/>
    <w:rsid w:val="00690258"/>
    <w:rsid w:val="006B0FA1"/>
    <w:rsid w:val="006B52ED"/>
    <w:rsid w:val="006C2C84"/>
    <w:rsid w:val="006D1F3F"/>
    <w:rsid w:val="006E5FE1"/>
    <w:rsid w:val="007056F5"/>
    <w:rsid w:val="007116DA"/>
    <w:rsid w:val="00736EEF"/>
    <w:rsid w:val="00740FF2"/>
    <w:rsid w:val="00745927"/>
    <w:rsid w:val="00750E9F"/>
    <w:rsid w:val="00751BEB"/>
    <w:rsid w:val="00754B0D"/>
    <w:rsid w:val="00763331"/>
    <w:rsid w:val="007636F1"/>
    <w:rsid w:val="00765A02"/>
    <w:rsid w:val="00783BCC"/>
    <w:rsid w:val="00787FAB"/>
    <w:rsid w:val="007921FF"/>
    <w:rsid w:val="007A1545"/>
    <w:rsid w:val="007C1C12"/>
    <w:rsid w:val="007C24DC"/>
    <w:rsid w:val="007D1DEB"/>
    <w:rsid w:val="007D769E"/>
    <w:rsid w:val="007E3476"/>
    <w:rsid w:val="007E4E16"/>
    <w:rsid w:val="00804224"/>
    <w:rsid w:val="008048FD"/>
    <w:rsid w:val="00814A48"/>
    <w:rsid w:val="008548F1"/>
    <w:rsid w:val="008676FA"/>
    <w:rsid w:val="008677CE"/>
    <w:rsid w:val="00874E36"/>
    <w:rsid w:val="0088694E"/>
    <w:rsid w:val="00890F5C"/>
    <w:rsid w:val="008A24F1"/>
    <w:rsid w:val="008B725B"/>
    <w:rsid w:val="008F0415"/>
    <w:rsid w:val="008F2E90"/>
    <w:rsid w:val="009125B1"/>
    <w:rsid w:val="00914190"/>
    <w:rsid w:val="00916AAF"/>
    <w:rsid w:val="009373C3"/>
    <w:rsid w:val="00973651"/>
    <w:rsid w:val="00980760"/>
    <w:rsid w:val="00987461"/>
    <w:rsid w:val="00994294"/>
    <w:rsid w:val="009B5691"/>
    <w:rsid w:val="009D0069"/>
    <w:rsid w:val="009D5556"/>
    <w:rsid w:val="009E6796"/>
    <w:rsid w:val="00A23C7A"/>
    <w:rsid w:val="00A3195F"/>
    <w:rsid w:val="00A439AA"/>
    <w:rsid w:val="00A4444C"/>
    <w:rsid w:val="00A52DC2"/>
    <w:rsid w:val="00A5737D"/>
    <w:rsid w:val="00A73187"/>
    <w:rsid w:val="00A83EE1"/>
    <w:rsid w:val="00AA61A1"/>
    <w:rsid w:val="00AB0419"/>
    <w:rsid w:val="00AC3A67"/>
    <w:rsid w:val="00AC7E7F"/>
    <w:rsid w:val="00AD1691"/>
    <w:rsid w:val="00AE0592"/>
    <w:rsid w:val="00AE3DD6"/>
    <w:rsid w:val="00B00083"/>
    <w:rsid w:val="00B0140A"/>
    <w:rsid w:val="00B01CCA"/>
    <w:rsid w:val="00B110BB"/>
    <w:rsid w:val="00B25BEA"/>
    <w:rsid w:val="00B37BA6"/>
    <w:rsid w:val="00B65CDB"/>
    <w:rsid w:val="00B74EB2"/>
    <w:rsid w:val="00BA5305"/>
    <w:rsid w:val="00BB0052"/>
    <w:rsid w:val="00BC2BE0"/>
    <w:rsid w:val="00BE2D8E"/>
    <w:rsid w:val="00BE4770"/>
    <w:rsid w:val="00BE5C7C"/>
    <w:rsid w:val="00BE5EB7"/>
    <w:rsid w:val="00C03586"/>
    <w:rsid w:val="00C05732"/>
    <w:rsid w:val="00C1168B"/>
    <w:rsid w:val="00C12875"/>
    <w:rsid w:val="00C15EF0"/>
    <w:rsid w:val="00C20917"/>
    <w:rsid w:val="00C228BE"/>
    <w:rsid w:val="00C256A7"/>
    <w:rsid w:val="00C32383"/>
    <w:rsid w:val="00C3509B"/>
    <w:rsid w:val="00C379D7"/>
    <w:rsid w:val="00C410BB"/>
    <w:rsid w:val="00C45E7D"/>
    <w:rsid w:val="00C60944"/>
    <w:rsid w:val="00C83452"/>
    <w:rsid w:val="00C8592F"/>
    <w:rsid w:val="00C97484"/>
    <w:rsid w:val="00CA180D"/>
    <w:rsid w:val="00CA6D28"/>
    <w:rsid w:val="00CB1218"/>
    <w:rsid w:val="00CC2B21"/>
    <w:rsid w:val="00CD1539"/>
    <w:rsid w:val="00CE0BA1"/>
    <w:rsid w:val="00CE0EE8"/>
    <w:rsid w:val="00CE0FAA"/>
    <w:rsid w:val="00CE2912"/>
    <w:rsid w:val="00CF0B9D"/>
    <w:rsid w:val="00CF13DD"/>
    <w:rsid w:val="00CF1917"/>
    <w:rsid w:val="00CF5DCA"/>
    <w:rsid w:val="00D41B40"/>
    <w:rsid w:val="00D42756"/>
    <w:rsid w:val="00D55096"/>
    <w:rsid w:val="00D7232E"/>
    <w:rsid w:val="00D72F8C"/>
    <w:rsid w:val="00D74A8F"/>
    <w:rsid w:val="00D82769"/>
    <w:rsid w:val="00D86D39"/>
    <w:rsid w:val="00D9301A"/>
    <w:rsid w:val="00DA261F"/>
    <w:rsid w:val="00DB3504"/>
    <w:rsid w:val="00DC6742"/>
    <w:rsid w:val="00DD0327"/>
    <w:rsid w:val="00DD2AA9"/>
    <w:rsid w:val="00DE622B"/>
    <w:rsid w:val="00DF696B"/>
    <w:rsid w:val="00E05D9B"/>
    <w:rsid w:val="00E24ABB"/>
    <w:rsid w:val="00E27CAB"/>
    <w:rsid w:val="00E47451"/>
    <w:rsid w:val="00E47726"/>
    <w:rsid w:val="00E62DC9"/>
    <w:rsid w:val="00EA68E2"/>
    <w:rsid w:val="00EB1CF4"/>
    <w:rsid w:val="00ED08EB"/>
    <w:rsid w:val="00ED64C0"/>
    <w:rsid w:val="00EE45E2"/>
    <w:rsid w:val="00EE573C"/>
    <w:rsid w:val="00EF1EB6"/>
    <w:rsid w:val="00EF7D6C"/>
    <w:rsid w:val="00F11C81"/>
    <w:rsid w:val="00F254A6"/>
    <w:rsid w:val="00F401B5"/>
    <w:rsid w:val="00F52979"/>
    <w:rsid w:val="00F755C4"/>
    <w:rsid w:val="00F86422"/>
    <w:rsid w:val="00F86FC1"/>
    <w:rsid w:val="00F90A8D"/>
    <w:rsid w:val="00F964ED"/>
    <w:rsid w:val="00FA4FF3"/>
    <w:rsid w:val="00FA647F"/>
    <w:rsid w:val="00FB04D5"/>
    <w:rsid w:val="00FC07E4"/>
    <w:rsid w:val="00FF48E0"/>
    <w:rsid w:val="00FF5C8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9218">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4CE0"/>
    <w:rPr>
      <w:lang w:val="id-ID"/>
    </w:rPr>
  </w:style>
  <w:style w:type="paragraph" w:styleId="Heading2">
    <w:name w:val="heading 2"/>
    <w:basedOn w:val="Normal"/>
    <w:next w:val="Normal"/>
    <w:link w:val="Heading2Char"/>
    <w:uiPriority w:val="9"/>
    <w:unhideWhenUsed/>
    <w:qFormat/>
    <w:rsid w:val="00E62DC9"/>
    <w:pPr>
      <w:keepNext/>
      <w:keepLines/>
      <w:spacing w:before="200" w:after="0"/>
      <w:outlineLvl w:val="1"/>
    </w:pPr>
    <w:rPr>
      <w:rFonts w:asciiTheme="majorHAnsi" w:eastAsiaTheme="majorEastAsia" w:hAnsiTheme="majorHAnsi" w:cstheme="majorBidi"/>
      <w:b/>
      <w:bCs/>
      <w:color w:val="4F81BD" w:themeColor="accent1"/>
      <w:sz w:val="26"/>
      <w:szCs w:val="26"/>
      <w:lang w:val="en-US"/>
    </w:rPr>
  </w:style>
  <w:style w:type="paragraph" w:styleId="Heading3">
    <w:name w:val="heading 3"/>
    <w:basedOn w:val="Normal"/>
    <w:next w:val="Normal"/>
    <w:link w:val="Heading3Char"/>
    <w:uiPriority w:val="9"/>
    <w:unhideWhenUsed/>
    <w:qFormat/>
    <w:rsid w:val="00E62DC9"/>
    <w:pPr>
      <w:keepNext/>
      <w:keepLines/>
      <w:spacing w:before="200" w:after="0"/>
      <w:outlineLvl w:val="2"/>
    </w:pPr>
    <w:rPr>
      <w:rFonts w:asciiTheme="majorHAnsi" w:eastAsiaTheme="majorEastAsia" w:hAnsiTheme="majorHAnsi" w:cstheme="majorBidi"/>
      <w:b/>
      <w:bCs/>
      <w:color w:val="4F81BD" w:themeColor="accen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7B29"/>
    <w:pPr>
      <w:ind w:left="720"/>
      <w:contextualSpacing/>
    </w:pPr>
  </w:style>
  <w:style w:type="paragraph" w:styleId="Header">
    <w:name w:val="header"/>
    <w:basedOn w:val="Normal"/>
    <w:link w:val="HeaderChar"/>
    <w:uiPriority w:val="99"/>
    <w:unhideWhenUsed/>
    <w:rsid w:val="00C974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7484"/>
  </w:style>
  <w:style w:type="paragraph" w:styleId="Footer">
    <w:name w:val="footer"/>
    <w:basedOn w:val="Normal"/>
    <w:link w:val="FooterChar"/>
    <w:uiPriority w:val="99"/>
    <w:unhideWhenUsed/>
    <w:rsid w:val="00C974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7484"/>
  </w:style>
  <w:style w:type="paragraph" w:styleId="BalloonText">
    <w:name w:val="Balloon Text"/>
    <w:basedOn w:val="Normal"/>
    <w:link w:val="BalloonTextChar"/>
    <w:uiPriority w:val="99"/>
    <w:semiHidden/>
    <w:unhideWhenUsed/>
    <w:rsid w:val="00CE29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2912"/>
    <w:rPr>
      <w:rFonts w:ascii="Tahoma" w:hAnsi="Tahoma" w:cs="Tahoma"/>
      <w:sz w:val="16"/>
      <w:szCs w:val="16"/>
    </w:rPr>
  </w:style>
  <w:style w:type="character" w:customStyle="1" w:styleId="fontstyle01">
    <w:name w:val="fontstyle01"/>
    <w:basedOn w:val="DefaultParagraphFont"/>
    <w:rsid w:val="00A83EE1"/>
    <w:rPr>
      <w:rFonts w:ascii="Arial" w:hAnsi="Arial" w:cs="Arial" w:hint="default"/>
      <w:b w:val="0"/>
      <w:bCs w:val="0"/>
      <w:i w:val="0"/>
      <w:iCs w:val="0"/>
      <w:color w:val="000000"/>
      <w:sz w:val="24"/>
      <w:szCs w:val="24"/>
    </w:rPr>
  </w:style>
  <w:style w:type="paragraph" w:customStyle="1" w:styleId="Default">
    <w:name w:val="Default"/>
    <w:rsid w:val="00C45E7D"/>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ibliography">
    <w:name w:val="Bibliography"/>
    <w:basedOn w:val="Normal"/>
    <w:next w:val="Normal"/>
    <w:uiPriority w:val="37"/>
    <w:unhideWhenUsed/>
    <w:rsid w:val="00CF5DCA"/>
  </w:style>
  <w:style w:type="character" w:customStyle="1" w:styleId="gen">
    <w:name w:val="gen"/>
    <w:basedOn w:val="DefaultParagraphFont"/>
    <w:rsid w:val="000269A4"/>
  </w:style>
  <w:style w:type="character" w:customStyle="1" w:styleId="A0">
    <w:name w:val="A0"/>
    <w:uiPriority w:val="99"/>
    <w:rsid w:val="000A69B3"/>
    <w:rPr>
      <w:rFonts w:cs="Bookman Old Style"/>
      <w:b/>
      <w:bCs/>
      <w:color w:val="000000"/>
      <w:sz w:val="22"/>
      <w:szCs w:val="22"/>
    </w:rPr>
  </w:style>
  <w:style w:type="character" w:customStyle="1" w:styleId="Heading2Char">
    <w:name w:val="Heading 2 Char"/>
    <w:basedOn w:val="DefaultParagraphFont"/>
    <w:link w:val="Heading2"/>
    <w:uiPriority w:val="9"/>
    <w:rsid w:val="00E62DC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62DC9"/>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2B7FB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7B29"/>
    <w:pPr>
      <w:ind w:left="720"/>
      <w:contextualSpacing/>
    </w:pPr>
  </w:style>
  <w:style w:type="paragraph" w:styleId="Header">
    <w:name w:val="header"/>
    <w:basedOn w:val="Normal"/>
    <w:link w:val="HeaderChar"/>
    <w:uiPriority w:val="99"/>
    <w:unhideWhenUsed/>
    <w:rsid w:val="00C974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7484"/>
  </w:style>
  <w:style w:type="paragraph" w:styleId="Footer">
    <w:name w:val="footer"/>
    <w:basedOn w:val="Normal"/>
    <w:link w:val="FooterChar"/>
    <w:uiPriority w:val="99"/>
    <w:unhideWhenUsed/>
    <w:rsid w:val="00C974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7484"/>
  </w:style>
  <w:style w:type="paragraph" w:styleId="BalloonText">
    <w:name w:val="Balloon Text"/>
    <w:basedOn w:val="Normal"/>
    <w:link w:val="BalloonTextChar"/>
    <w:uiPriority w:val="99"/>
    <w:semiHidden/>
    <w:unhideWhenUsed/>
    <w:rsid w:val="00CE29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2912"/>
    <w:rPr>
      <w:rFonts w:ascii="Tahoma" w:hAnsi="Tahoma" w:cs="Tahoma"/>
      <w:sz w:val="16"/>
      <w:szCs w:val="16"/>
    </w:rPr>
  </w:style>
  <w:style w:type="character" w:customStyle="1" w:styleId="fontstyle01">
    <w:name w:val="fontstyle01"/>
    <w:basedOn w:val="DefaultParagraphFont"/>
    <w:rsid w:val="00A83EE1"/>
    <w:rPr>
      <w:rFonts w:ascii="Arial" w:hAnsi="Arial" w:cs="Arial" w:hint="default"/>
      <w:b w:val="0"/>
      <w:bCs w:val="0"/>
      <w:i w:val="0"/>
      <w:iCs w:val="0"/>
      <w:color w:val="000000"/>
      <w:sz w:val="24"/>
      <w:szCs w:val="24"/>
    </w:rPr>
  </w:style>
  <w:style w:type="paragraph" w:customStyle="1" w:styleId="Default">
    <w:name w:val="Default"/>
    <w:rsid w:val="00C45E7D"/>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ibliography">
    <w:name w:val="Bibliography"/>
    <w:basedOn w:val="Normal"/>
    <w:next w:val="Normal"/>
    <w:uiPriority w:val="37"/>
    <w:unhideWhenUsed/>
    <w:rsid w:val="00CF5DCA"/>
  </w:style>
  <w:style w:type="character" w:customStyle="1" w:styleId="gen">
    <w:name w:val="gen"/>
    <w:basedOn w:val="DefaultParagraphFont"/>
    <w:rsid w:val="000269A4"/>
  </w:style>
</w:styles>
</file>

<file path=word/webSettings.xml><?xml version="1.0" encoding="utf-8"?>
<w:webSettings xmlns:r="http://schemas.openxmlformats.org/officeDocument/2006/relationships" xmlns:w="http://schemas.openxmlformats.org/wordprocessingml/2006/main">
  <w:divs>
    <w:div w:id="137378502">
      <w:bodyDiv w:val="1"/>
      <w:marLeft w:val="0"/>
      <w:marRight w:val="0"/>
      <w:marTop w:val="0"/>
      <w:marBottom w:val="0"/>
      <w:divBdr>
        <w:top w:val="none" w:sz="0" w:space="0" w:color="auto"/>
        <w:left w:val="none" w:sz="0" w:space="0" w:color="auto"/>
        <w:bottom w:val="none" w:sz="0" w:space="0" w:color="auto"/>
        <w:right w:val="none" w:sz="0" w:space="0" w:color="auto"/>
      </w:divBdr>
      <w:divsChild>
        <w:div w:id="16895212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ribunnews.com/regional/2010/12/13/isu-bilibili-retak-akibat-gempa-belum-terbukti"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712441-F604-490F-831B-5BD1AAE9D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4</TotalTime>
  <Pages>1</Pages>
  <Words>9767</Words>
  <Characters>55672</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653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i</dc:creator>
  <cp:lastModifiedBy>Windows User</cp:lastModifiedBy>
  <cp:revision>65</cp:revision>
  <cp:lastPrinted>2018-07-17T12:57:00Z</cp:lastPrinted>
  <dcterms:created xsi:type="dcterms:W3CDTF">2017-11-05T06:14:00Z</dcterms:created>
  <dcterms:modified xsi:type="dcterms:W3CDTF">2018-07-17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9"&gt;&lt;session id="pTyRROKZ"/&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 name="noteType" value="0"/&gt;&lt;/prefs&gt;&lt;/data&gt;</vt:lpwstr>
  </property>
</Properties>
</file>